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AB09F5">
        <w:rPr>
          <w:rFonts w:ascii="宋体" w:hAnsi="宋体" w:hint="eastAsia"/>
          <w:snapToGrid w:val="0"/>
          <w:w w:val="94"/>
          <w:kern w:val="0"/>
          <w:sz w:val="32"/>
          <w:szCs w:val="32"/>
          <w:fitText w:val="1820" w:id="-761926400"/>
        </w:rPr>
        <w:t>专业学位类</w:t>
      </w:r>
      <w:r w:rsidRPr="00AB09F5">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1842"/>
        <w:jc w:val="left"/>
        <w:rPr>
          <w:rFonts w:ascii="宋体" w:hAnsi="宋体"/>
          <w:sz w:val="32"/>
          <w:szCs w:val="32"/>
          <w:u w:val="single"/>
        </w:rPr>
      </w:pPr>
      <w:r w:rsidRPr="00AB09F5">
        <w:rPr>
          <w:rFonts w:ascii="宋体" w:hAnsi="宋体" w:hint="eastAsia"/>
          <w:snapToGrid w:val="0"/>
          <w:w w:val="94"/>
          <w:kern w:val="0"/>
          <w:sz w:val="32"/>
          <w:szCs w:val="32"/>
          <w:fitText w:val="1821" w:id="-761926399"/>
        </w:rPr>
        <w:t>专业学位领</w:t>
      </w:r>
      <w:r w:rsidRPr="00AB09F5">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lastRenderedPageBreak/>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331AD173" w14:textId="11E3DA48" w:rsidR="007A3E32" w:rsidRPr="007A3E32" w:rsidRDefault="007A3E32" w:rsidP="007A3E32">
      <w:pPr>
        <w:snapToGrid w:val="0"/>
        <w:spacing w:line="360" w:lineRule="auto"/>
        <w:ind w:leftChars="200" w:left="420"/>
        <w:jc w:val="distribute"/>
        <w:rPr>
          <w:sz w:val="24"/>
        </w:rPr>
      </w:pPr>
      <w:r w:rsidRPr="006C2995">
        <w:rPr>
          <w:sz w:val="24"/>
        </w:rPr>
        <w:t>1.</w:t>
      </w:r>
      <w:r w:rsidRPr="006C2995">
        <w:rPr>
          <w:rFonts w:hint="eastAsia"/>
          <w:sz w:val="24"/>
        </w:rPr>
        <w:t>4</w:t>
      </w:r>
      <w:r>
        <w:rPr>
          <w:rFonts w:hint="eastAsia"/>
          <w:sz w:val="24"/>
        </w:rPr>
        <w:t>创新点</w:t>
      </w:r>
      <w:r w:rsidRPr="006C2995">
        <w:rPr>
          <w:sz w:val="24"/>
        </w:rPr>
        <w:t>…….……….….……....……….……….……….….……....………</w:t>
      </w:r>
      <w:r w:rsidRPr="006C2995">
        <w:rPr>
          <w:rFonts w:hint="eastAsia"/>
          <w:sz w:val="24"/>
        </w:rPr>
        <w:t>8</w:t>
      </w:r>
    </w:p>
    <w:p w14:paraId="2BB6AAD4" w14:textId="5A5E3CA6" w:rsidR="006C2995" w:rsidRPr="006C2995" w:rsidRDefault="006C2995" w:rsidP="006C2995">
      <w:pPr>
        <w:snapToGrid w:val="0"/>
        <w:spacing w:line="360" w:lineRule="auto"/>
        <w:ind w:leftChars="200" w:left="420"/>
        <w:jc w:val="distribute"/>
        <w:rPr>
          <w:sz w:val="24"/>
        </w:rPr>
      </w:pPr>
      <w:r w:rsidRPr="006C2995">
        <w:rPr>
          <w:sz w:val="24"/>
        </w:rPr>
        <w:t>1.</w:t>
      </w:r>
      <w:r w:rsidR="007A3E32">
        <w:rPr>
          <w:rFonts w:hint="eastAsia"/>
          <w:sz w:val="24"/>
        </w:rPr>
        <w:t>5</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6C499E91"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007A3E32">
        <w:rPr>
          <w:rFonts w:hint="eastAsia"/>
          <w:sz w:val="24"/>
        </w:rPr>
        <w:t xml:space="preserve"> </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proofErr w:type="spellStart"/>
      <w:r w:rsidRPr="006C2995">
        <w:rPr>
          <w:rFonts w:hint="eastAsia"/>
          <w:sz w:val="24"/>
        </w:rPr>
        <w:t>uv</w:t>
      </w:r>
      <w:proofErr w:type="spellEnd"/>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lastRenderedPageBreak/>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0"/>
      <w:commentRangeEnd w:id="20"/>
      <w:r w:rsidRPr="006C2995">
        <w:rPr>
          <w:rFonts w:ascii="黑体" w:eastAsia="黑体" w:hAnsi="宋体"/>
          <w:bCs/>
          <w:kern w:val="36"/>
          <w:sz w:val="32"/>
          <w:szCs w:val="36"/>
        </w:rPr>
        <w:commentReference w:id="20"/>
      </w:r>
    </w:p>
    <w:p w14:paraId="22D5742A" w14:textId="448BCC44" w:rsidR="006C2995" w:rsidRPr="006C2995" w:rsidRDefault="00A45211" w:rsidP="006C2995">
      <w:pPr>
        <w:autoSpaceDE w:val="0"/>
        <w:autoSpaceDN w:val="0"/>
        <w:spacing w:line="300" w:lineRule="auto"/>
        <w:ind w:firstLineChars="200" w:firstLine="420"/>
        <w:textAlignment w:val="bottom"/>
      </w:pPr>
      <w:r>
        <w:rPr>
          <w:rFonts w:hint="eastAsia"/>
        </w:rPr>
        <w:t>近年来，</w:t>
      </w:r>
      <w:r w:rsidRPr="00A45211">
        <w:t>随着地质勘探技术的不断进步，人类对地质结构的理解逐步深入，地下空间地质结构的三维建模与可视化成为工程地质学和地质信息科学中的重要研究方向</w:t>
      </w:r>
      <w:r>
        <w:rPr>
          <w:rFonts w:hint="eastAsia"/>
        </w:rPr>
        <w:t>。</w:t>
      </w:r>
      <w:r w:rsidR="00FE69E0">
        <w:rPr>
          <w:rFonts w:hint="eastAsia"/>
        </w:rPr>
        <w:t>同时，</w:t>
      </w:r>
      <w:r w:rsidR="006C2995" w:rsidRPr="006C2995">
        <w:rPr>
          <w:rFonts w:hint="eastAsia"/>
        </w:rPr>
        <w:t>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374242D9" w:rsidR="006C2995" w:rsidRPr="006C2995" w:rsidRDefault="006C2995" w:rsidP="006C2995">
      <w:pPr>
        <w:autoSpaceDE w:val="0"/>
        <w:autoSpaceDN w:val="0"/>
        <w:spacing w:line="300" w:lineRule="auto"/>
        <w:ind w:firstLineChars="200" w:firstLine="420"/>
        <w:textAlignment w:val="bottom"/>
      </w:pPr>
      <w:r w:rsidRPr="006C2995">
        <w:rPr>
          <w:rFonts w:hint="eastAsia"/>
        </w:rPr>
        <w:t>传统的三维</w:t>
      </w:r>
      <w:r w:rsidR="00EB7E77">
        <w:rPr>
          <w:rFonts w:hint="eastAsia"/>
        </w:rPr>
        <w:t>地质模型可视化</w:t>
      </w:r>
      <w:r w:rsidRPr="006C2995">
        <w:rPr>
          <w:rFonts w:hint="eastAsia"/>
        </w:rPr>
        <w:t>技术多依赖于高性能计算设备和商业软件，存在成本高、操作复杂、平台依赖性强等问题，难以满足跨平台、实时渲染和广泛共享的需求。在此背景下，基于</w:t>
      </w:r>
      <w:r w:rsidR="00EB7E77">
        <w:rPr>
          <w:rFonts w:hint="eastAsia"/>
        </w:rPr>
        <w:t>B</w:t>
      </w:r>
      <w:r w:rsidR="00EB7E77">
        <w:t>/S</w:t>
      </w:r>
      <w:r w:rsidR="00EB7E77">
        <w:rPr>
          <w:rFonts w:hint="eastAsia"/>
        </w:rPr>
        <w:t>架构并依托于</w:t>
      </w:r>
      <w:r w:rsidRPr="006C2995">
        <w:rPr>
          <w:rFonts w:hint="eastAsia"/>
        </w:rPr>
        <w:t xml:space="preserve"> WebGL</w:t>
      </w:r>
      <w:r w:rsidR="00EB7E77">
        <w:rPr>
          <w:rFonts w:hint="eastAsia"/>
        </w:rPr>
        <w:t>技术的</w:t>
      </w:r>
      <w:r w:rsidRPr="006C2995">
        <w:rPr>
          <w:rFonts w:hint="eastAsia"/>
        </w:rPr>
        <w:t>三维地质建模技术以其</w:t>
      </w:r>
      <w:r w:rsidR="00EB7E77">
        <w:rPr>
          <w:rFonts w:hint="eastAsia"/>
        </w:rPr>
        <w:t>跨平台</w:t>
      </w:r>
      <w:r w:rsidRPr="006C2995">
        <w:rPr>
          <w:rFonts w:hint="eastAsia"/>
        </w:rPr>
        <w:t>性和高效性脱颖而出。</w:t>
      </w:r>
      <w:r w:rsidRPr="006C2995">
        <w:rPr>
          <w:rFonts w:hint="eastAsia"/>
        </w:rPr>
        <w:t>WebGL</w:t>
      </w:r>
      <w:r w:rsidR="00EB7E77">
        <w:rPr>
          <w:rFonts w:hint="eastAsia"/>
        </w:rPr>
        <w:t>依赖</w:t>
      </w:r>
      <w:r w:rsidRPr="006C2995">
        <w:rPr>
          <w:rFonts w:hint="eastAsia"/>
        </w:rPr>
        <w:t>浏览器内核直接调用</w:t>
      </w:r>
      <w:r w:rsidRPr="006C2995">
        <w:rPr>
          <w:rFonts w:hint="eastAsia"/>
        </w:rPr>
        <w:t xml:space="preserve"> GPU</w:t>
      </w:r>
      <w:r w:rsidRPr="006C2995">
        <w:rPr>
          <w:rFonts w:hint="eastAsia"/>
        </w:rPr>
        <w:t>，实现高效的三维图形渲染，</w:t>
      </w:r>
      <w:r w:rsidRPr="006C2995">
        <w:rPr>
          <w:rFonts w:hint="eastAsia"/>
        </w:rPr>
        <w:t xml:space="preserve">Three.js </w:t>
      </w:r>
      <w:r w:rsidRPr="006C2995">
        <w:rPr>
          <w:rFonts w:hint="eastAsia"/>
        </w:rPr>
        <w:t>作为其高层框架，进一步降低了开发门槛，</w:t>
      </w:r>
      <w:r w:rsidR="00D46CE2">
        <w:rPr>
          <w:rFonts w:hint="eastAsia"/>
        </w:rPr>
        <w:t>进而</w:t>
      </w:r>
      <w:r w:rsidRPr="006C2995">
        <w:rPr>
          <w:rFonts w:hint="eastAsia"/>
        </w:rPr>
        <w:t>实现复杂的三维场景构建、动态交互和数据可视化，为三维地质建模提供了一种经济实用的技术解决方案。</w:t>
      </w:r>
    </w:p>
    <w:p w14:paraId="4285EF5C" w14:textId="785F399D" w:rsidR="006C2995" w:rsidRPr="006C2995" w:rsidRDefault="00D46CE2" w:rsidP="00D46CE2">
      <w:pPr>
        <w:autoSpaceDE w:val="0"/>
        <w:autoSpaceDN w:val="0"/>
        <w:spacing w:line="300" w:lineRule="auto"/>
        <w:ind w:firstLineChars="200" w:firstLine="420"/>
        <w:textAlignment w:val="bottom"/>
      </w:pPr>
      <w:r w:rsidRPr="00D46CE2">
        <w:t>本文研究了三维地质建模与可视化技术，并基于</w:t>
      </w:r>
      <w:r w:rsidRPr="00D46CE2">
        <w:t>WebGL</w:t>
      </w:r>
      <w:r w:rsidRPr="00D46CE2">
        <w:t>进行了系统性探索</w:t>
      </w:r>
      <w:r w:rsidR="006C2995" w:rsidRPr="006C2995">
        <w:rPr>
          <w:rFonts w:hint="eastAsia"/>
        </w:rPr>
        <w:t>。</w:t>
      </w:r>
      <w:r>
        <w:rPr>
          <w:rFonts w:hint="eastAsia"/>
        </w:rPr>
        <w:t>依托于</w:t>
      </w:r>
      <w:r w:rsidR="006C2995" w:rsidRPr="006C2995">
        <w:rPr>
          <w:rFonts w:hint="eastAsia"/>
        </w:rPr>
        <w:t>钻孔</w:t>
      </w:r>
      <w:r>
        <w:rPr>
          <w:rFonts w:hint="eastAsia"/>
        </w:rPr>
        <w:t>数据进行多种类型的地质模型构建</w:t>
      </w:r>
      <w:r w:rsidR="006C2995" w:rsidRPr="006C2995">
        <w:rPr>
          <w:rFonts w:hint="eastAsia"/>
        </w:rPr>
        <w:t>，实现了</w:t>
      </w:r>
      <w:r>
        <w:rPr>
          <w:rFonts w:hint="eastAsia"/>
        </w:rPr>
        <w:t>丰富</w:t>
      </w:r>
      <w:r w:rsidR="006C2995" w:rsidRPr="006C2995">
        <w:rPr>
          <w:rFonts w:hint="eastAsia"/>
        </w:rPr>
        <w:t>的三维显示与交互功能，包括射线追踪、巷道漫游</w:t>
      </w:r>
      <w:r>
        <w:rPr>
          <w:rFonts w:hint="eastAsia"/>
        </w:rPr>
        <w:t>等。</w:t>
      </w:r>
      <w:r w:rsidR="006C2995" w:rsidRPr="006C2995">
        <w:rPr>
          <w:rFonts w:hint="eastAsia"/>
        </w:rPr>
        <w:t>针对地层间距计算的工程需求，提出了基于三角面相交的距离计算方法</w:t>
      </w:r>
      <w:r>
        <w:rPr>
          <w:rFonts w:hint="eastAsia"/>
        </w:rPr>
        <w:t>；同时，</w:t>
      </w:r>
      <w:r w:rsidRPr="006C2995">
        <w:rPr>
          <w:rFonts w:hint="eastAsia"/>
        </w:rPr>
        <w:t>通过改进的纹理</w:t>
      </w:r>
      <w:r w:rsidRPr="006C2995">
        <w:rPr>
          <w:rFonts w:hint="eastAsia"/>
        </w:rPr>
        <w:t>UV</w:t>
      </w:r>
      <w:r w:rsidRPr="006C2995">
        <w:rPr>
          <w:rFonts w:hint="eastAsia"/>
        </w:rPr>
        <w:t>坐标计算方法，提升了地质模型的纹理渲染效果</w:t>
      </w:r>
      <w:r w:rsidR="006C2995" w:rsidRPr="006C2995">
        <w:rPr>
          <w:rFonts w:hint="eastAsia"/>
        </w:rPr>
        <w:t>。本文的研究</w:t>
      </w:r>
      <w:r>
        <w:rPr>
          <w:rFonts w:hint="eastAsia"/>
        </w:rPr>
        <w:t>不仅</w:t>
      </w:r>
      <w:r w:rsidR="006C2995" w:rsidRPr="006C2995">
        <w:rPr>
          <w:rFonts w:hint="eastAsia"/>
        </w:rPr>
        <w:t>为地质建模与可视化提供了技术</w:t>
      </w:r>
      <w:r w:rsidR="00650F7E">
        <w:rPr>
          <w:rFonts w:hint="eastAsia"/>
        </w:rPr>
        <w:t>手段</w:t>
      </w:r>
      <w:r w:rsidR="006C2995" w:rsidRPr="006C2995">
        <w:rPr>
          <w:rFonts w:hint="eastAsia"/>
        </w:rPr>
        <w:t>，也为资源开发与工程建设中的地质问题提供了</w:t>
      </w:r>
      <w:r w:rsidR="00650F7E">
        <w:rPr>
          <w:rFonts w:hint="eastAsia"/>
        </w:rPr>
        <w:t>一定</w:t>
      </w:r>
      <w:r w:rsidR="006C2995"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sz w:val="28"/>
          <w:szCs w:val="32"/>
        </w:rPr>
        <w:t xml:space="preserve">1.1 </w:t>
      </w:r>
      <w:r w:rsidRPr="006C2995">
        <w:rPr>
          <w:rFonts w:eastAsia="黑体" w:hint="eastAsia"/>
          <w:sz w:val="28"/>
          <w:szCs w:val="32"/>
        </w:rPr>
        <w:t>研究背景及意义</w:t>
      </w:r>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30103045"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 xml:space="preserve"> WebGL </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44FB4708"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w:t>
      </w:r>
      <w:r w:rsidRPr="006C2995">
        <w:rPr>
          <w:rFonts w:hint="eastAsia"/>
          <w:sz w:val="24"/>
        </w:rPr>
        <w:lastRenderedPageBreak/>
        <w:t>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w:t>
      </w:r>
      <w:r w:rsidR="00FD140C">
        <w:rPr>
          <w:rFonts w:hint="eastAsia"/>
          <w:sz w:val="24"/>
        </w:rPr>
        <w:t>，</w:t>
      </w:r>
      <w:r w:rsidRPr="006C2995">
        <w:rPr>
          <w:rFonts w:hint="eastAsia"/>
          <w:sz w:val="24"/>
        </w:rPr>
        <w:t>推动了该领域信息化、智能化的进程。从实际应用角度来看，本研究能够有效应用于地质勘探、</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1" w:name="_Hlk191409869"/>
      <w:r w:rsidRPr="006C2995">
        <w:rPr>
          <w:rFonts w:hint="eastAsia"/>
          <w:sz w:val="24"/>
        </w:rPr>
        <w:t>3DGIS</w:t>
      </w:r>
      <w:bookmarkEnd w:id="21"/>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2" w:name="_Hlk191409820"/>
      <w:r w:rsidRPr="006C2995">
        <w:rPr>
          <w:rFonts w:hint="eastAsia"/>
          <w:sz w:val="24"/>
        </w:rPr>
        <w:t>Leapfrog</w:t>
      </w:r>
      <w:bookmarkEnd w:id="22"/>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23" w:name="_Toc440666521"/>
      <w:commentRangeStart w:id="24"/>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24"/>
      <w:r w:rsidRPr="006C2995">
        <w:rPr>
          <w:rFonts w:ascii="Arial" w:eastAsia="黑体" w:hAnsi="Arial" w:cs="Arial"/>
          <w:bCs/>
          <w:kern w:val="0"/>
          <w:sz w:val="24"/>
        </w:rPr>
        <w:commentReference w:id="24"/>
      </w:r>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w:t>
      </w:r>
      <w:r w:rsidRPr="006C2995">
        <w:rPr>
          <w:sz w:val="24"/>
        </w:rPr>
        <w:lastRenderedPageBreak/>
        <w:t>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25" w:name="_Hlk191412173"/>
      <w:r w:rsidRPr="006C2995">
        <w:rPr>
          <w:sz w:val="24"/>
        </w:rPr>
        <w:t>体绘制</w:t>
      </w:r>
      <w:bookmarkEnd w:id="25"/>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26" w:name="_Hlk191410253"/>
      <w:r w:rsidRPr="00BD3CFF">
        <w:rPr>
          <w:sz w:val="24"/>
        </w:rPr>
        <w:t>Cesium</w:t>
      </w:r>
      <w:bookmarkEnd w:id="26"/>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23"/>
    </w:p>
    <w:p w14:paraId="0B9FF670" w14:textId="7DE1D735" w:rsidR="006C2995" w:rsidRDefault="006C2995" w:rsidP="00BD3CFF">
      <w:pPr>
        <w:snapToGrid w:val="0"/>
        <w:spacing w:after="120" w:line="300" w:lineRule="auto"/>
        <w:ind w:firstLineChars="200" w:firstLine="480"/>
        <w:rPr>
          <w:sz w:val="24"/>
        </w:rPr>
      </w:pPr>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方法和平台搭建应用</w:t>
      </w:r>
      <w:r w:rsidRPr="006C2995">
        <w:rPr>
          <w:sz w:val="24"/>
        </w:rPr>
        <w:t>，利用现代</w:t>
      </w:r>
      <w:r w:rsidRPr="006C2995">
        <w:rPr>
          <w:sz w:val="24"/>
        </w:rPr>
        <w:t xml:space="preserve"> Web </w:t>
      </w:r>
      <w:r w:rsidRPr="006C2995">
        <w:rPr>
          <w:sz w:val="24"/>
        </w:rPr>
        <w:t>技术实现复杂地质体的</w:t>
      </w:r>
      <w:r w:rsidR="00314980">
        <w:rPr>
          <w:rFonts w:hint="eastAsia"/>
          <w:sz w:val="24"/>
        </w:rPr>
        <w:t>模型</w:t>
      </w:r>
      <w:r w:rsidRPr="006C2995">
        <w:rPr>
          <w:sz w:val="24"/>
        </w:rPr>
        <w:t>可视化，并提供</w:t>
      </w:r>
      <w:r w:rsidR="00100511">
        <w:rPr>
          <w:rFonts w:hint="eastAsia"/>
          <w:sz w:val="24"/>
        </w:rPr>
        <w:t>一定</w:t>
      </w:r>
      <w:r w:rsidRPr="006C2995">
        <w:rPr>
          <w:sz w:val="24"/>
        </w:rPr>
        <w:t>的交互功能。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以及</w:t>
      </w:r>
      <w:r w:rsidR="00100511">
        <w:rPr>
          <w:rFonts w:hint="eastAsia"/>
          <w:sz w:val="24"/>
        </w:rPr>
        <w:t>渲染</w:t>
      </w:r>
      <w:r w:rsidRPr="006C2995">
        <w:rPr>
          <w:sz w:val="24"/>
        </w:rPr>
        <w:t>性能优化。</w:t>
      </w:r>
    </w:p>
    <w:p w14:paraId="1734EDE9" w14:textId="4836208E"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进行分析与讨论，构建恰当的三维地质模型建立流程，并选取合适的开发</w:t>
      </w:r>
      <w:r>
        <w:rPr>
          <w:rFonts w:hint="eastAsia"/>
          <w:sz w:val="24"/>
        </w:rPr>
        <w:t>软件</w:t>
      </w:r>
      <w:r w:rsidRPr="00100511">
        <w:rPr>
          <w:rFonts w:hint="eastAsia"/>
          <w:sz w:val="24"/>
        </w:rPr>
        <w:t>。</w:t>
      </w:r>
    </w:p>
    <w:p w14:paraId="0A8541F2" w14:textId="01F00A82" w:rsidR="00100511" w:rsidRDefault="00100511" w:rsidP="00100511">
      <w:pPr>
        <w:pStyle w:val="a9"/>
        <w:numPr>
          <w:ilvl w:val="0"/>
          <w:numId w:val="11"/>
        </w:numPr>
        <w:snapToGrid w:val="0"/>
        <w:spacing w:after="120" w:line="300" w:lineRule="auto"/>
        <w:rPr>
          <w:sz w:val="24"/>
        </w:rPr>
      </w:pPr>
      <w:r w:rsidRPr="00100511">
        <w:rPr>
          <w:rFonts w:hint="eastAsia"/>
          <w:sz w:val="24"/>
        </w:rPr>
        <w:t>结合开发平台的特点，</w:t>
      </w:r>
      <w:r>
        <w:rPr>
          <w:rFonts w:hint="eastAsia"/>
          <w:sz w:val="24"/>
        </w:rPr>
        <w:t>依照</w:t>
      </w:r>
      <w:r w:rsidRPr="00100511">
        <w:rPr>
          <w:rFonts w:hint="eastAsia"/>
          <w:sz w:val="24"/>
        </w:rPr>
        <w:t>建模</w:t>
      </w:r>
      <w:r>
        <w:rPr>
          <w:rFonts w:hint="eastAsia"/>
          <w:sz w:val="24"/>
        </w:rPr>
        <w:t>方法进行基本数据结构的设计以及建模过程涉及到的方法进行开发实现。</w:t>
      </w:r>
    </w:p>
    <w:p w14:paraId="7D760DC4" w14:textId="77777777" w:rsidR="00CC502E" w:rsidRDefault="00CC502E" w:rsidP="00100511">
      <w:pPr>
        <w:pStyle w:val="a9"/>
        <w:numPr>
          <w:ilvl w:val="0"/>
          <w:numId w:val="11"/>
        </w:numPr>
        <w:snapToGrid w:val="0"/>
        <w:spacing w:after="120" w:line="300" w:lineRule="auto"/>
        <w:rPr>
          <w:sz w:val="24"/>
        </w:rPr>
      </w:pPr>
      <w:r>
        <w:rPr>
          <w:rFonts w:hint="eastAsia"/>
          <w:sz w:val="24"/>
        </w:rPr>
        <w:t>对现有可视化技术进行研究与对比，选取合适的可视化技术手段，</w:t>
      </w:r>
      <w:r w:rsidR="00100511">
        <w:rPr>
          <w:rFonts w:hint="eastAsia"/>
          <w:sz w:val="24"/>
        </w:rPr>
        <w:t>构建三维可视化场景，</w:t>
      </w:r>
      <w:r w:rsidR="00100511" w:rsidRPr="00100511">
        <w:rPr>
          <w:rFonts w:hint="eastAsia"/>
          <w:sz w:val="24"/>
        </w:rPr>
        <w:t>实现地质模型</w:t>
      </w:r>
      <w:r w:rsidR="00100511">
        <w:rPr>
          <w:rFonts w:hint="eastAsia"/>
          <w:sz w:val="24"/>
        </w:rPr>
        <w:t>可视化显示</w:t>
      </w:r>
      <w:r>
        <w:rPr>
          <w:rFonts w:hint="eastAsia"/>
          <w:sz w:val="24"/>
        </w:rPr>
        <w:t>。</w:t>
      </w:r>
    </w:p>
    <w:p w14:paraId="0459D697" w14:textId="343A9E72" w:rsidR="00100511" w:rsidRPr="00100511" w:rsidRDefault="00CC502E" w:rsidP="00100511">
      <w:pPr>
        <w:pStyle w:val="a9"/>
        <w:numPr>
          <w:ilvl w:val="0"/>
          <w:numId w:val="11"/>
        </w:numPr>
        <w:snapToGrid w:val="0"/>
        <w:spacing w:after="120" w:line="300" w:lineRule="auto"/>
        <w:rPr>
          <w:sz w:val="24"/>
        </w:rPr>
      </w:pPr>
      <w:r>
        <w:rPr>
          <w:rFonts w:hint="eastAsia"/>
          <w:sz w:val="24"/>
        </w:rPr>
        <w:t>由于多种地质模型大量数据可视化渲染下，可能出现的渲染性能和浏览器内存问题，</w:t>
      </w:r>
      <w:r w:rsidR="00231FA5" w:rsidRPr="00231FA5">
        <w:rPr>
          <w:rFonts w:hint="eastAsia"/>
          <w:sz w:val="24"/>
        </w:rPr>
        <w:t>探索性能优良的渲染算法</w:t>
      </w:r>
      <w:r w:rsidR="00231FA5">
        <w:rPr>
          <w:rFonts w:hint="eastAsia"/>
          <w:sz w:val="24"/>
        </w:rPr>
        <w:t>以及</w:t>
      </w:r>
      <w:r>
        <w:rPr>
          <w:rFonts w:hint="eastAsia"/>
          <w:sz w:val="24"/>
        </w:rPr>
        <w:t>框架技术</w:t>
      </w:r>
      <w:r w:rsidR="00100511" w:rsidRPr="00100511">
        <w:rPr>
          <w:rFonts w:hint="eastAsia"/>
          <w:sz w:val="24"/>
        </w:rPr>
        <w:t>。</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lastRenderedPageBreak/>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77689E36"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Pr>
          <w:rFonts w:hint="eastAsia"/>
          <w:sz w:val="24"/>
        </w:rPr>
        <w:t>Web</w:t>
      </w:r>
      <w:r>
        <w:rPr>
          <w:rFonts w:hint="eastAsia"/>
          <w:sz w:val="24"/>
        </w:rPr>
        <w:t>、</w:t>
      </w:r>
      <w:proofErr w:type="spellStart"/>
      <w:r>
        <w:rPr>
          <w:rFonts w:hint="eastAsia"/>
          <w:sz w:val="24"/>
        </w:rPr>
        <w:t>threejs</w:t>
      </w:r>
      <w:proofErr w:type="spellEnd"/>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4F290F4F" w:rsidR="008B43C7" w:rsidRPr="006C2995" w:rsidRDefault="00DB416A" w:rsidP="008B43C7">
      <w:pPr>
        <w:jc w:val="center"/>
      </w:pPr>
      <w:r w:rsidRPr="00DB416A">
        <w:drawing>
          <wp:inline distT="0" distB="0" distL="0" distR="0" wp14:anchorId="753D1B71" wp14:editId="3D94B994">
            <wp:extent cx="4328794" cy="3493477"/>
            <wp:effectExtent l="0" t="0" r="2540" b="0"/>
            <wp:docPr id="851893451" name="图片 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893451" name="图片 1" descr="图示, 示意图&#10;&#10;描述已自动生成"/>
                    <pic:cNvPicPr/>
                  </pic:nvPicPr>
                  <pic:blipFill>
                    <a:blip r:embed="rId22"/>
                    <a:stretch>
                      <a:fillRect/>
                    </a:stretch>
                  </pic:blipFill>
                  <pic:spPr>
                    <a:xfrm>
                      <a:off x="0" y="0"/>
                      <a:ext cx="4352318" cy="3512462"/>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commentRangeStart w:id="27"/>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commentRangeEnd w:id="27"/>
      <w:r w:rsidRPr="006C2995">
        <w:commentReference w:id="27"/>
      </w:r>
    </w:p>
    <w:p w14:paraId="5AA14513" w14:textId="4511711C" w:rsidR="008B43C7" w:rsidRPr="00DB416A" w:rsidRDefault="008B43C7" w:rsidP="00DB416A">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lastRenderedPageBreak/>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lastRenderedPageBreak/>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8"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8"/>
    </w:p>
    <w:p w14:paraId="7322FC73" w14:textId="0CF85B53" w:rsidR="00684D79" w:rsidRDefault="006C2995" w:rsidP="00E92D68">
      <w:pPr>
        <w:keepNext/>
        <w:keepLines/>
        <w:snapToGrid w:val="0"/>
        <w:spacing w:before="240" w:after="120" w:line="360" w:lineRule="auto"/>
        <w:outlineLvl w:val="1"/>
        <w:rPr>
          <w:rFonts w:eastAsia="黑体"/>
          <w:sz w:val="28"/>
          <w:szCs w:val="32"/>
        </w:rPr>
      </w:pPr>
      <w:bookmarkStart w:id="29"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29"/>
    </w:p>
    <w:p w14:paraId="774BB858" w14:textId="16212C8B"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r>
        <w:rPr>
          <w:rFonts w:hint="eastAsia"/>
          <w:sz w:val="24"/>
        </w:rPr>
        <w:t>同时，</w:t>
      </w:r>
      <w:r w:rsidRPr="002D1534">
        <w:rPr>
          <w:sz w:val="24"/>
        </w:rPr>
        <w:t>本研究将实现巷道漫游</w:t>
      </w:r>
      <w:r>
        <w:rPr>
          <w:rFonts w:hint="eastAsia"/>
          <w:sz w:val="24"/>
        </w:rPr>
        <w:t>、</w:t>
      </w:r>
      <w:r w:rsidRPr="002D1534">
        <w:rPr>
          <w:sz w:val="24"/>
        </w:rPr>
        <w:t>层间距计算等交互功能，</w:t>
      </w:r>
      <w:r w:rsidRPr="002D1534">
        <w:rPr>
          <w:rFonts w:hint="eastAsia"/>
          <w:sz w:val="24"/>
        </w:rPr>
        <w:t>为资源勘探和地下工程提供技术支持和数据参考</w:t>
      </w:r>
      <w:r w:rsidRPr="002D1534">
        <w:rPr>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0"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0"/>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1" w:name="_Hlk191412996"/>
      <w:r w:rsidRPr="00685DD8">
        <w:rPr>
          <w:rFonts w:hint="eastAsia"/>
          <w:sz w:val="24"/>
        </w:rPr>
        <w:t>基本准则</w:t>
      </w:r>
      <w:bookmarkEnd w:id="31"/>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lastRenderedPageBreak/>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3DF5FB68"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543B204D" w:rsidR="005357D1" w:rsidRDefault="00D31147"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2" w:name="_Hlk191382595"/>
      <w:r w:rsidRPr="00685DD8">
        <w:rPr>
          <w:rFonts w:hint="eastAsia"/>
          <w:sz w:val="24"/>
        </w:rPr>
        <w:t>约束边处理</w:t>
      </w:r>
      <w:bookmarkEnd w:id="32"/>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3" w:name="_Hlk191383040"/>
      <w:r w:rsidRPr="00C33852">
        <w:rPr>
          <w:rFonts w:hint="eastAsia"/>
          <w:sz w:val="24"/>
        </w:rPr>
        <w:t>前向边和后向边</w:t>
      </w:r>
      <w:bookmarkEnd w:id="33"/>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4E5060E0" w:rsidR="00A04B5B" w:rsidRPr="00A04B5B" w:rsidRDefault="00A04B5B" w:rsidP="00A04B5B">
      <w:pPr>
        <w:snapToGrid w:val="0"/>
        <w:spacing w:line="300" w:lineRule="auto"/>
        <w:ind w:firstLineChars="200" w:firstLine="480"/>
        <w:rPr>
          <w:sz w:val="24"/>
        </w:rPr>
      </w:pPr>
      <w:bookmarkStart w:id="34" w:name="_Hlk191383223"/>
      <w:r w:rsidRPr="00A04B5B">
        <w:rPr>
          <w:rFonts w:hint="eastAsia"/>
          <w:sz w:val="24"/>
        </w:rPr>
        <w:t>钻孔模型</w:t>
      </w:r>
      <w:bookmarkEnd w:id="34"/>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w:t>
      </w:r>
      <w:r w:rsidR="00B016E5" w:rsidRPr="00B016E5">
        <w:rPr>
          <w:rFonts w:hint="eastAsia"/>
          <w:sz w:val="24"/>
        </w:rPr>
        <w:lastRenderedPageBreak/>
        <w:t>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62D2AE45" w14:textId="47B87338"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64AAFA8" w14:textId="6C05CE78"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5" w:name="OLE_LINK3"/>
      <w:bookmarkStart w:id="36"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5"/>
    <w:bookmarkEnd w:id="36"/>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37" w:name="OLE_LINK5"/>
      <w:bookmarkStart w:id="38" w:name="OLE_LINK6"/>
      <w:r w:rsidR="00BD4E60">
        <w:rPr>
          <w:rFonts w:hint="eastAsia"/>
          <w:sz w:val="24"/>
        </w:rPr>
        <w:t>（</w:t>
      </w:r>
      <w:r w:rsidR="00BD4E60">
        <w:rPr>
          <w:rFonts w:hint="eastAsia"/>
          <w:sz w:val="24"/>
        </w:rPr>
        <w:t>1</w:t>
      </w:r>
      <w:r w:rsidR="00BD4E60">
        <w:rPr>
          <w:rFonts w:hint="eastAsia"/>
          <w:sz w:val="24"/>
        </w:rPr>
        <w:t>）</w:t>
      </w:r>
      <w:bookmarkEnd w:id="37"/>
      <w:bookmarkEnd w:id="38"/>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51B0E9D3"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lastRenderedPageBreak/>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8001531" w14:textId="3FFA23B7" w:rsidR="009A3E2E" w:rsidRDefault="009A3E2E" w:rsidP="007279E6">
      <w:pPr>
        <w:snapToGrid w:val="0"/>
        <w:spacing w:after="120" w:line="300" w:lineRule="auto"/>
        <w:ind w:firstLineChars="200" w:firstLine="480"/>
        <w:rPr>
          <w:sz w:val="24"/>
        </w:rPr>
      </w:pPr>
      <w:r>
        <w:rPr>
          <w:rFonts w:hint="eastAsia"/>
          <w:sz w:val="24"/>
        </w:rPr>
        <w:t>以下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Pr>
          <w:rFonts w:hint="eastAsia"/>
          <w:sz w:val="24"/>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39" w:name="OLE_LINK7"/>
      <w:bookmarkStart w:id="40" w:name="OLE_LINK8"/>
      <w:r w:rsidRPr="007279E6">
        <w:rPr>
          <w:rFonts w:hint="eastAsia"/>
          <w:sz w:val="24"/>
        </w:rPr>
        <w:t>地层数据网格化</w:t>
      </w:r>
      <w:bookmarkEnd w:id="39"/>
      <w:bookmarkEnd w:id="40"/>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w:t>
      </w:r>
      <w:r w:rsidRPr="007279E6">
        <w:rPr>
          <w:rFonts w:hint="eastAsia"/>
          <w:sz w:val="24"/>
        </w:rPr>
        <w:lastRenderedPageBreak/>
        <w:t>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lastRenderedPageBreak/>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41F16C53"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77777777"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2E127516" w14:textId="77777777" w:rsidR="0039680D" w:rsidRPr="00A327DC" w:rsidRDefault="0039680D" w:rsidP="0039680D">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1C14EE7B" w14:textId="77777777" w:rsidR="0039680D" w:rsidRDefault="0039680D" w:rsidP="0039680D">
      <w:pPr>
        <w:snapToGrid w:val="0"/>
        <w:spacing w:after="120" w:line="300" w:lineRule="auto"/>
        <w:ind w:firstLineChars="200" w:firstLine="480"/>
        <w:jc w:val="left"/>
        <w:rPr>
          <w:rFonts w:ascii="Cambria Math" w:hAnsi="Cambria Math"/>
          <w:noProof/>
          <w:sz w:val="24"/>
        </w:rPr>
      </w:pPr>
    </w:p>
    <w:p w14:paraId="4399F3FE" w14:textId="77777777" w:rsidR="0039680D" w:rsidRPr="005E4083" w:rsidRDefault="0039680D" w:rsidP="005E4083">
      <w:pPr>
        <w:adjustRightInd w:val="0"/>
        <w:snapToGrid w:val="0"/>
        <w:spacing w:line="300" w:lineRule="auto"/>
        <w:jc w:val="center"/>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lastRenderedPageBreak/>
        <w:t xml:space="preserve">2.5 </w:t>
      </w:r>
      <w:r w:rsidRPr="007279E6">
        <w:rPr>
          <w:rFonts w:eastAsia="黑体" w:hint="eastAsia"/>
          <w:sz w:val="28"/>
          <w:szCs w:val="32"/>
        </w:rPr>
        <w:t>本章小结</w:t>
      </w:r>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1AC6D7A4" w14:textId="4A764F13" w:rsidR="00C048EA" w:rsidRPr="00C048EA" w:rsidRDefault="00C048EA" w:rsidP="001B7686">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06306044"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41" w:name="_Hlk191383868"/>
      <w:proofErr w:type="spellStart"/>
      <w:r w:rsidRPr="006C2995">
        <w:rPr>
          <w:rFonts w:hint="eastAsia"/>
          <w:sz w:val="24"/>
        </w:rPr>
        <w:t>Khronos</w:t>
      </w:r>
      <w:proofErr w:type="spellEnd"/>
      <w:r w:rsidRPr="006C2995">
        <w:rPr>
          <w:rFonts w:hint="eastAsia"/>
          <w:sz w:val="24"/>
        </w:rPr>
        <w:t xml:space="preserve"> Group</w:t>
      </w:r>
      <w:bookmarkEnd w:id="41"/>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42" w:name="_Hlk191407485"/>
      <w:r w:rsidRPr="006C2995">
        <w:rPr>
          <w:sz w:val="24"/>
        </w:rPr>
        <w:t>Three.js</w:t>
      </w:r>
      <w:bookmarkEnd w:id="42"/>
      <w:r w:rsidRPr="006C2995">
        <w:rPr>
          <w:sz w:val="24"/>
        </w:rPr>
        <w:t xml:space="preserve"> </w:t>
      </w:r>
      <w:r w:rsidRPr="006C2995">
        <w:rPr>
          <w:sz w:val="24"/>
        </w:rPr>
        <w:t>提供沉浸式</w:t>
      </w:r>
      <w:bookmarkStart w:id="43" w:name="_Hlk191407805"/>
      <w:r w:rsidRPr="006C2995">
        <w:rPr>
          <w:sz w:val="24"/>
        </w:rPr>
        <w:t>地质场景</w:t>
      </w:r>
      <w:bookmarkEnd w:id="43"/>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07C26550"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44" w:name="_Hlk191407974"/>
      <w:r w:rsidRPr="006C2995">
        <w:rPr>
          <w:sz w:val="24"/>
        </w:rPr>
        <w:t>计算机图形</w:t>
      </w:r>
      <w:bookmarkEnd w:id="44"/>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35B4CA34"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就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5"/>
                    <a:stretch>
                      <a:fillRect/>
                    </a:stretch>
                  </pic:blipFill>
                  <pic:spPr>
                    <a:xfrm>
                      <a:off x="0" y="0"/>
                      <a:ext cx="3756182" cy="2231447"/>
                    </a:xfrm>
                    <a:prstGeom prst="rect">
                      <a:avLst/>
                    </a:prstGeom>
                  </pic:spPr>
                </pic:pic>
              </a:graphicData>
            </a:graphic>
          </wp:inline>
        </w:drawing>
      </w:r>
    </w:p>
    <w:p w14:paraId="1DD5FDB9" w14:textId="7DEFFD91"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1</w:t>
      </w:r>
      <w:r w:rsidRPr="006C2995">
        <w:rPr>
          <w:color w:val="000000"/>
          <w:szCs w:val="21"/>
        </w:rPr>
        <w:t xml:space="preserve"> </w:t>
      </w:r>
      <w:r>
        <w:rPr>
          <w:rFonts w:hint="eastAsia"/>
        </w:rPr>
        <w:t>场景树结构</w:t>
      </w:r>
    </w:p>
    <w:p w14:paraId="6BC27381" w14:textId="0EFCBC83"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Pr>
          <w:rFonts w:hint="eastAsia"/>
          <w:color w:val="000000"/>
          <w:szCs w:val="21"/>
        </w:rPr>
        <w:t>1</w:t>
      </w:r>
      <w:r w:rsidRPr="006C2995">
        <w:rPr>
          <w:color w:val="000000"/>
          <w:szCs w:val="21"/>
        </w:rPr>
        <w:t xml:space="preserve"> </w:t>
      </w:r>
      <w:r w:rsidRPr="0036497A">
        <w:rPr>
          <w:color w:val="000000"/>
          <w:szCs w:val="21"/>
        </w:rPr>
        <w:t>WebGL architecture diagram</w:t>
      </w:r>
    </w:p>
    <w:p w14:paraId="22B84191" w14:textId="6AA377DA" w:rsidR="00D31147" w:rsidRPr="00B24A68"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237E8E" w:rsidRPr="00B24A68">
        <w:rPr>
          <w:rFonts w:hint="eastAsia"/>
          <w:sz w:val="24"/>
        </w:rPr>
        <w:t>，根据场视角（</w:t>
      </w:r>
      <w:r w:rsidR="00237E8E" w:rsidRPr="00B24A68">
        <w:rPr>
          <w:rFonts w:hint="eastAsia"/>
          <w:sz w:val="24"/>
        </w:rPr>
        <w:t>fov</w:t>
      </w:r>
      <w:r w:rsidR="00237E8E"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AB09F5" w:rsidRPr="00B24A68">
        <w:rPr>
          <w:sz w:val="24"/>
        </w:rPr>
        <w:instrText xml:space="preserve"> ADDIN ZOTERO_ITEM CSL_CITATION {"citationID":"vTndTi87","properties":{"formattedCitation":"\\super [58,59]\\nosupersub{}","plainCitation":"[58,59]","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AB09F5" w:rsidRPr="00B24A68">
        <w:rPr>
          <w:rFonts w:eastAsiaTheme="minorEastAsia"/>
          <w:kern w:val="0"/>
          <w:sz w:val="24"/>
          <w:vertAlign w:val="superscript"/>
          <w14:ligatures w14:val="standardContextual"/>
        </w:rPr>
        <w:t>[58,59]</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w:t>
      </w:r>
      <w:r w:rsidRPr="004B6035">
        <w:rPr>
          <w:rFonts w:hint="eastAsia"/>
          <w:sz w:val="24"/>
        </w:rPr>
        <w:lastRenderedPageBreak/>
        <w:t>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04C89BEC" w14:textId="655F856D" w:rsidR="00AB09F5" w:rsidRPr="00A036F7" w:rsidRDefault="00A036F7" w:rsidP="00A036F7">
      <w:pPr>
        <w:snapToGrid w:val="0"/>
        <w:spacing w:after="120" w:line="300" w:lineRule="auto"/>
        <w:ind w:firstLineChars="200" w:firstLine="480"/>
        <w:jc w:val="left"/>
        <w:rPr>
          <w:sz w:val="24"/>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Pr>
          <w:rFonts w:hint="eastAsia"/>
          <w:sz w:val="24"/>
        </w:rPr>
        <w:t>透视相机如图</w:t>
      </w:r>
      <w:r>
        <w:rPr>
          <w:rFonts w:hint="eastAsia"/>
          <w:sz w:val="24"/>
        </w:rPr>
        <w:t>3.2</w:t>
      </w:r>
      <w:r>
        <w:rPr>
          <w:rFonts w:hint="eastAsia"/>
          <w:sz w:val="24"/>
        </w:rPr>
        <w:t>所示。</w:t>
      </w:r>
      <w:r w:rsidR="00AB09F5">
        <w:fldChar w:fldCharType="begin"/>
      </w:r>
      <w:r w:rsidR="00AB09F5">
        <w:instrText xml:space="preserve"> INCLUDEPICTURE "https://brightc.netlify.app/2019/11/20/threejs%E5%AD%A6%E4%B9%A0%E4%B9%8B%E8%B7%AF%EF%BC%88%E5%9B%9B%EF%BC%89-%E9%80%8F%E8%A7%86%E7%9B%B8%E6%9C%BA/perspective.png" \* MERGEFORMATINET </w:instrText>
      </w:r>
      <w:r w:rsidR="00AB09F5">
        <w:fldChar w:fldCharType="separate"/>
      </w:r>
      <w:r w:rsidR="00AB09F5">
        <w:rPr>
          <w:noProof/>
        </w:rPr>
        <w:drawing>
          <wp:inline distT="0" distB="0" distL="0" distR="0" wp14:anchorId="6F0FDCCB" wp14:editId="033F756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rsidR="00AB09F5">
        <w:fldChar w:fldCharType="end"/>
      </w:r>
    </w:p>
    <w:p w14:paraId="1F126CE0" w14:textId="77777777" w:rsidR="00AB09F5" w:rsidRPr="006C2995" w:rsidRDefault="00AB09F5" w:rsidP="00AB09F5">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15BB69B4" w14:textId="7C97E727" w:rsidR="00D31147" w:rsidRPr="00D31147" w:rsidRDefault="00AB09F5" w:rsidP="00662A8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59C71E21" w14:textId="5C496BEC" w:rsidR="006C2995" w:rsidRPr="001B7686" w:rsidRDefault="006C2995" w:rsidP="001B7686">
      <w:pPr>
        <w:snapToGrid w:val="0"/>
        <w:spacing w:after="120" w:line="300" w:lineRule="auto"/>
        <w:ind w:firstLineChars="200" w:firstLine="480"/>
        <w:rPr>
          <w:sz w:val="24"/>
        </w:rPr>
      </w:pPr>
      <w:r w:rsidRPr="006C2995">
        <w:rPr>
          <w:sz w:val="24"/>
        </w:rPr>
        <w:t>视图变换矩阵</w:t>
      </w:r>
      <w:r w:rsidR="00A036F7">
        <w:rPr>
          <w:rFonts w:hint="eastAsia"/>
          <w:sz w:val="24"/>
        </w:rPr>
        <w:t>用于</w:t>
      </w:r>
      <w:r w:rsidRPr="006C2995">
        <w:rPr>
          <w:sz w:val="24"/>
        </w:rPr>
        <w:t>将场景中的三维点从世界坐标系转换到相机坐标系。定义如下：</w:t>
      </w:r>
    </w:p>
    <w:p w14:paraId="16226EE8" w14:textId="4B08ACB5" w:rsidR="001B7686" w:rsidRPr="006A56BD" w:rsidRDefault="00000000" w:rsidP="00302DAB">
      <w:pPr>
        <w:snapToGrid w:val="0"/>
        <w:spacing w:after="120" w:line="300" w:lineRule="auto"/>
        <w:ind w:firstLineChars="800" w:firstLine="1920"/>
        <w:jc w:val="right"/>
        <w:rPr>
          <w:sz w:val="24"/>
        </w:rPr>
      </w:pPr>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r>
          <w:rPr>
            <w:rFonts w:ascii="Cambria Math" w:hAnsi="Cambria Math"/>
            <w:sz w:val="24"/>
          </w:rPr>
          <m:t xml:space="preserve"> </m:t>
        </m:r>
      </m:oMath>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6</w:t>
      </w:r>
      <w:r w:rsidR="006A56BD" w:rsidRPr="006A56BD">
        <w:rPr>
          <w:rFonts w:hint="eastAsia"/>
          <w:sz w:val="24"/>
        </w:rPr>
        <w:t>）</w:t>
      </w:r>
    </w:p>
    <w:p w14:paraId="363D5808" w14:textId="10274D78" w:rsidR="00A036F7" w:rsidRPr="006C2995" w:rsidRDefault="00584D94" w:rsidP="00584D94">
      <w:pPr>
        <w:snapToGrid w:val="0"/>
        <w:spacing w:after="120" w:line="300" w:lineRule="auto"/>
        <w:rPr>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lastRenderedPageBreak/>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p>
    <w:p w14:paraId="2E93144A" w14:textId="68A13FE8"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AB09F5">
        <w:rPr>
          <w:sz w:val="24"/>
        </w:rPr>
        <w:instrText xml:space="preserve"> ADDIN ZOTERO_ITEM CSL_CITATION {"citationID":"jZZBECyp","properties":{"formattedCitation":"\\super [60]\\nosupersub{}","plainCitation":"[60]","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0]</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AB09F5">
        <w:rPr>
          <w:sz w:val="24"/>
        </w:rPr>
        <w:instrText xml:space="preserve"> ADDIN ZOTERO_ITEM CSL_CITATION {"citationID":"cfaxSiB9","properties":{"formattedCitation":"\\super [61]\\nosupersub{}","plainCitation":"[61]","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1]</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B35C557"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AB09F5">
        <w:rPr>
          <w:sz w:val="24"/>
        </w:rPr>
        <w:instrText xml:space="preserve"> ADDIN ZOTERO_ITEM CSL_CITATION {"citationID":"EfeRH6nt","properties":{"formattedCitation":"\\super [62]\\nosupersub{}","plainCitation":"[62]","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2]</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r w:rsidR="00493E6E">
        <w:rPr>
          <w:rFonts w:eastAsia="黑体"/>
          <w:bCs/>
          <w:sz w:val="24"/>
        </w:rPr>
        <w:tab/>
      </w:r>
    </w:p>
    <w:p w14:paraId="424A960C" w14:textId="16619D97"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proofErr w:type="spellStart"/>
      <w:r w:rsidR="00C16FC7">
        <w:rPr>
          <w:rFonts w:hint="eastAsia"/>
          <w:sz w:val="24"/>
        </w:rPr>
        <w:t>uv</w:t>
      </w:r>
      <w:proofErr w:type="spellEnd"/>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69B45E9E" w:rsidR="006C2995" w:rsidRDefault="00822FC0" w:rsidP="00822FC0">
      <w:pPr>
        <w:snapToGrid w:val="0"/>
        <w:spacing w:after="120" w:line="300" w:lineRule="auto"/>
        <w:ind w:firstLineChars="200" w:firstLine="480"/>
        <w:rPr>
          <w:sz w:val="24"/>
        </w:rPr>
      </w:pPr>
      <w:r>
        <w:rPr>
          <w:rFonts w:hint="eastAsia"/>
          <w:sz w:val="24"/>
        </w:rPr>
        <w:lastRenderedPageBreak/>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37"/>
                    <a:stretch>
                      <a:fillRect/>
                    </a:stretch>
                  </pic:blipFill>
                  <pic:spPr>
                    <a:xfrm>
                      <a:off x="0" y="0"/>
                      <a:ext cx="4611366" cy="2947175"/>
                    </a:xfrm>
                    <a:prstGeom prst="rect">
                      <a:avLst/>
                    </a:prstGeom>
                  </pic:spPr>
                </pic:pic>
              </a:graphicData>
            </a:graphic>
          </wp:inline>
        </w:drawing>
      </w:r>
    </w:p>
    <w:p w14:paraId="18ACDAE9" w14:textId="77777777" w:rsidR="006A56BD" w:rsidRPr="006C2995" w:rsidRDefault="006A56BD" w:rsidP="006A56BD">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1</w:t>
      </w:r>
      <w:r w:rsidRPr="006C2995">
        <w:rPr>
          <w:color w:val="000000"/>
          <w:szCs w:val="21"/>
        </w:rPr>
        <w:t xml:space="preserve"> </w:t>
      </w:r>
      <w:r>
        <w:rPr>
          <w:rFonts w:hint="eastAsia"/>
          <w:sz w:val="24"/>
        </w:rPr>
        <w:t>模型表面法向量示意图</w:t>
      </w:r>
    </w:p>
    <w:p w14:paraId="5D266EFC" w14:textId="6B4B6C35"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3.1 </w:t>
      </w:r>
      <w:r w:rsidRPr="006A56BD">
        <w:rPr>
          <w:color w:val="000000"/>
          <w:szCs w:val="21"/>
        </w:rPr>
        <w:t>Schematic diagram of normal vector on the surface of the model</w:t>
      </w:r>
    </w:p>
    <w:p w14:paraId="055A7286" w14:textId="47D2CD7E" w:rsidR="00B016E5" w:rsidRPr="00CC3CB1" w:rsidRDefault="00CC3CB1" w:rsidP="00CC3CB1">
      <w:pPr>
        <w:snapToGrid w:val="0"/>
        <w:spacing w:after="120" w:line="300" w:lineRule="auto"/>
        <w:ind w:firstLineChars="200" w:firstLine="480"/>
        <w:rPr>
          <w:sz w:val="24"/>
        </w:rPr>
      </w:pPr>
      <w:r>
        <w:rPr>
          <w:rFonts w:hint="eastAsia"/>
          <w:sz w:val="24"/>
        </w:rPr>
        <w:t>如图</w:t>
      </w:r>
      <w:r>
        <w:rPr>
          <w:rFonts w:hint="eastAsia"/>
          <w:sz w:val="24"/>
        </w:rPr>
        <w:t>3.3.2</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07902064" w:rsidR="00493E6E" w:rsidRDefault="00493E6E" w:rsidP="00493E6E">
      <w:pPr>
        <w:snapToGrid w:val="0"/>
        <w:spacing w:after="120" w:line="300" w:lineRule="auto"/>
        <w:jc w:val="center"/>
        <w:rPr>
          <w:sz w:val="24"/>
        </w:rPr>
      </w:pPr>
      <w:r w:rsidRPr="00493E6E">
        <w:rPr>
          <w:noProof/>
          <w:sz w:val="24"/>
        </w:rPr>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8"/>
                    <a:stretch>
                      <a:fillRect/>
                    </a:stretch>
                  </pic:blipFill>
                  <pic:spPr>
                    <a:xfrm>
                      <a:off x="0" y="0"/>
                      <a:ext cx="1757510" cy="1726568"/>
                    </a:xfrm>
                    <a:prstGeom prst="rect">
                      <a:avLst/>
                    </a:prstGeom>
                  </pic:spPr>
                </pic:pic>
              </a:graphicData>
            </a:graphic>
          </wp:inline>
        </w:drawing>
      </w:r>
    </w:p>
    <w:p w14:paraId="233C42F4" w14:textId="4FE524B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Pr>
          <w:rFonts w:hint="eastAsia"/>
          <w:sz w:val="24"/>
        </w:rPr>
        <w:t>法向量分量示意图</w:t>
      </w:r>
    </w:p>
    <w:p w14:paraId="58839C78" w14:textId="244E5DBC"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sidRPr="0036497A">
        <w:rPr>
          <w:color w:val="000000"/>
          <w:szCs w:val="21"/>
        </w:rPr>
        <w:t>Schematic diagram of normal vector components</w:t>
      </w:r>
    </w:p>
    <w:p w14:paraId="0CAFE735" w14:textId="34A239DA" w:rsidR="006C2995" w:rsidRPr="006C2995" w:rsidRDefault="006C2995" w:rsidP="00966E7F">
      <w:pPr>
        <w:snapToGrid w:val="0"/>
        <w:spacing w:after="120" w:line="300" w:lineRule="auto"/>
        <w:ind w:firstLineChars="200" w:firstLine="480"/>
        <w:rPr>
          <w:sz w:val="24"/>
        </w:rPr>
      </w:pPr>
      <w:r w:rsidRPr="006C2995">
        <w:rPr>
          <w:sz w:val="24"/>
        </w:rPr>
        <w:t>根据法向量的分量大小，确定其主要方向。例如：</w:t>
      </w:r>
    </w:p>
    <w:p w14:paraId="53459D5E" w14:textId="19FA4999" w:rsidR="006C2995" w:rsidRPr="006C2995" w:rsidRDefault="006C2995" w:rsidP="009F4A6F">
      <w:pPr>
        <w:snapToGrid w:val="0"/>
        <w:spacing w:after="120" w:line="300" w:lineRule="auto"/>
        <w:ind w:firstLineChars="200" w:firstLine="480"/>
        <w:rPr>
          <w:sz w:val="24"/>
        </w:rPr>
      </w:pPr>
      <w:r w:rsidRPr="006C2995">
        <w:rPr>
          <w:sz w:val="24"/>
        </w:rPr>
        <w:lastRenderedPageBreak/>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658E1C46"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7DF9B40" w:rsidR="00966E7F" w:rsidRPr="006C2995" w:rsidRDefault="00966E7F" w:rsidP="00966E7F">
      <w:pPr>
        <w:snapToGrid w:val="0"/>
        <w:spacing w:after="120" w:line="300" w:lineRule="auto"/>
        <w:ind w:firstLineChars="200" w:firstLine="480"/>
        <w:rPr>
          <w:sz w:val="24"/>
        </w:rPr>
      </w:pPr>
      <w:r>
        <w:rPr>
          <w:rFonts w:hint="eastAsia"/>
          <w:sz w:val="24"/>
        </w:rPr>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1CA158EC"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45" w:name="_Hlk191408490"/>
      <w:r w:rsidRPr="006C2995">
        <w:rPr>
          <w:rFonts w:ascii="Cambria Math" w:hAnsi="Cambria Math"/>
          <w:sz w:val="24"/>
        </w:rPr>
        <w:t>三维地质建模</w:t>
      </w:r>
      <w:bookmarkEnd w:id="45"/>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AB09F5">
        <w:rPr>
          <w:rFonts w:ascii="Cambria Math" w:hAnsi="Cambria Math"/>
          <w:sz w:val="24"/>
        </w:rPr>
        <w:instrText xml:space="preserve"> ADDIN ZOTERO_ITEM CSL_CITATION {"citationID":"wjdQHUNQ","properties":{"formattedCitation":"\\super [63-67]\\nosupersub{}","plainCitation":"[63-67]","noteIndex":0},"citationItems":[{"id":104,"uris":["http://zotero.org/users/local/8clMLtyf/items/3UCY8KXK"]</w:instrText>
      </w:r>
      <w:r w:rsidR="00AB09F5">
        <w:rPr>
          <w:rFonts w:ascii="Cambria Math" w:hAnsi="Cambria Math" w:hint="eastAsia"/>
          <w:sz w:val="24"/>
        </w:rPr>
        <w:instrText>,"itemData":{"id":104,"type":"paper-conference","abstract":"</w:instrText>
      </w:r>
      <w:r w:rsidR="00AB09F5">
        <w:rPr>
          <w:rFonts w:ascii="Cambria Math" w:hAnsi="Cambria Math" w:hint="eastAsia"/>
          <w:sz w:val="24"/>
        </w:rPr>
        <w:instrText>在三维地质建模中</w:instrText>
      </w:r>
      <w:r w:rsidR="00AB09F5">
        <w:rPr>
          <w:rFonts w:ascii="Cambria Math" w:hAnsi="Cambria Math" w:hint="eastAsia"/>
          <w:sz w:val="24"/>
        </w:rPr>
        <w:instrText>,</w:instrText>
      </w:r>
      <w:r w:rsidR="00AB09F5">
        <w:rPr>
          <w:rFonts w:ascii="Cambria Math" w:hAnsi="Cambria Math" w:hint="eastAsia"/>
          <w:sz w:val="24"/>
        </w:rPr>
        <w:instrText>三角网格模型间的求交问题是计算机辅助设计与制造领域的关键问题之一。当待处理的模型中包含大量三角单元时</w:instrText>
      </w:r>
      <w:r w:rsidR="00AB09F5">
        <w:rPr>
          <w:rFonts w:ascii="Cambria Math" w:hAnsi="Cambria Math" w:hint="eastAsia"/>
          <w:sz w:val="24"/>
        </w:rPr>
        <w:instrText>,</w:instrText>
      </w:r>
      <w:r w:rsidR="00AB09F5">
        <w:rPr>
          <w:rFonts w:ascii="Cambria Math" w:hAnsi="Cambria Math" w:hint="eastAsia"/>
          <w:sz w:val="24"/>
        </w:rPr>
        <w:instrText>求交速度趋于瓶颈。该文分析了已有空间分解技术和包围盒方法等的优缺点</w:instrText>
      </w:r>
      <w:r w:rsidR="00AB09F5">
        <w:rPr>
          <w:rFonts w:ascii="Cambria Math" w:hAnsi="Cambria Math" w:hint="eastAsia"/>
          <w:sz w:val="24"/>
        </w:rPr>
        <w:instrText>,</w:instrText>
      </w:r>
      <w:r w:rsidR="00AB09F5">
        <w:rPr>
          <w:rFonts w:ascii="Cambria Math" w:hAnsi="Cambria Math" w:hint="eastAsia"/>
          <w:sz w:val="24"/>
        </w:rPr>
        <w:instrText>结合求解三角网模型交线过程中存在的问题</w:instrText>
      </w:r>
      <w:r w:rsidR="00AB09F5">
        <w:rPr>
          <w:rFonts w:ascii="Cambria Math" w:hAnsi="Cambria Math" w:hint="eastAsia"/>
          <w:sz w:val="24"/>
        </w:rPr>
        <w:instrText>,</w:instrText>
      </w:r>
      <w:r w:rsidR="00AB09F5">
        <w:rPr>
          <w:rFonts w:ascii="Cambria Math" w:hAnsi="Cambria Math" w:hint="eastAsia"/>
          <w:sz w:val="24"/>
        </w:rPr>
        <w:instrText>提出一种改进的包围盒方法辅助空间分解法</w:instrText>
      </w:r>
      <w:r w:rsidR="00AB09F5">
        <w:rPr>
          <w:rFonts w:ascii="Cambria Math" w:hAnsi="Cambria Math" w:hint="eastAsia"/>
          <w:sz w:val="24"/>
        </w:rPr>
        <w:instrText>,</w:instrText>
      </w:r>
      <w:r w:rsidR="00AB09F5">
        <w:rPr>
          <w:rFonts w:ascii="Cambria Math" w:hAnsi="Cambria Math" w:hint="eastAsia"/>
          <w:sz w:val="24"/>
        </w:rPr>
        <w:instrText>先后对三角网格模型进行预处理</w:instrText>
      </w:r>
      <w:r w:rsidR="00AB09F5">
        <w:rPr>
          <w:rFonts w:ascii="Cambria Math" w:hAnsi="Cambria Math" w:hint="eastAsia"/>
          <w:sz w:val="24"/>
        </w:rPr>
        <w:instrText>,</w:instrText>
      </w:r>
      <w:r w:rsidR="00AB09F5">
        <w:rPr>
          <w:rFonts w:ascii="Cambria Math" w:hAnsi="Cambria Math" w:hint="eastAsia"/>
          <w:sz w:val="24"/>
        </w:rPr>
        <w:instrText>排除大量不相交三角面片</w:instrText>
      </w:r>
      <w:r w:rsidR="00AB09F5">
        <w:rPr>
          <w:rFonts w:ascii="Cambria Math" w:hAnsi="Cambria Math" w:hint="eastAsia"/>
          <w:sz w:val="24"/>
        </w:rPr>
        <w:instrText>,</w:instrText>
      </w:r>
      <w:r w:rsidR="00AB09F5">
        <w:rPr>
          <w:rFonts w:ascii="Cambria Math" w:hAnsi="Cambria Math" w:hint="eastAsia"/>
          <w:sz w:val="24"/>
        </w:rPr>
        <w:instrText>对剩余模型进行空间分解编码</w:instrText>
      </w:r>
      <w:r w:rsidR="00AB09F5">
        <w:rPr>
          <w:rFonts w:ascii="Cambria Math" w:hAnsi="Cambria Math" w:hint="eastAsia"/>
          <w:sz w:val="24"/>
        </w:rPr>
        <w:instrText>,</w:instrText>
      </w:r>
      <w:r w:rsidR="00AB09F5">
        <w:rPr>
          <w:rFonts w:ascii="Cambria Math" w:hAnsi="Cambria Math" w:hint="eastAsia"/>
          <w:sz w:val="24"/>
        </w:rPr>
        <w:instrText>有效地加快了相交元素对的获取速度</w:instrText>
      </w:r>
      <w:r w:rsidR="00AB09F5">
        <w:rPr>
          <w:rFonts w:ascii="Cambria Math" w:hAnsi="Cambria Math" w:hint="eastAsia"/>
          <w:sz w:val="24"/>
        </w:rPr>
        <w:instrText>,</w:instrText>
      </w:r>
      <w:r w:rsidR="00AB09F5">
        <w:rPr>
          <w:rFonts w:ascii="Cambria Math" w:hAnsi="Cambria Math" w:hint="eastAsia"/>
          <w:sz w:val="24"/>
        </w:rPr>
        <w:instrText>提升了三角网格求交算法的效率。</w:instrText>
      </w:r>
      <w:r w:rsidR="00AB09F5">
        <w:rPr>
          <w:rFonts w:ascii="Cambria Math" w:hAnsi="Cambria Math" w:hint="eastAsia"/>
          <w:sz w:val="24"/>
        </w:rPr>
        <w:instrText xml:space="preserve"> </w:instrText>
      </w:r>
      <w:r w:rsidR="00AB09F5">
        <w:rPr>
          <w:rFonts w:ascii="Cambria Math" w:hAnsi="Cambria Math" w:hint="eastAsia"/>
          <w:sz w:val="24"/>
        </w:rPr>
        <w:instrText>更多</w:instrText>
      </w:r>
      <w:r w:rsidR="00AB09F5">
        <w:rPr>
          <w:rFonts w:ascii="Cambria Math" w:hAnsi="Cambria Math" w:hint="eastAsia"/>
          <w:sz w:val="24"/>
        </w:rPr>
        <w:instrText xml:space="preserve"> </w:instrText>
      </w:r>
      <w:r w:rsidR="00AB09F5">
        <w:rPr>
          <w:rFonts w:ascii="Cambria Math" w:hAnsi="Cambria Math" w:hint="eastAsia"/>
          <w:sz w:val="24"/>
        </w:rPr>
        <w:instrText>还原</w:instrText>
      </w:r>
      <w:r w:rsidR="00AB09F5">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AB09F5">
        <w:rPr>
          <w:rFonts w:ascii="Cambria Math" w:hAnsi="Cambria Math" w:hint="eastAsia"/>
          <w:sz w:val="24"/>
        </w:rPr>
        <w:instrText>中国北京</w:instrText>
      </w:r>
      <w:r w:rsidR="00AB09F5">
        <w:rPr>
          <w:rFonts w:ascii="Cambria Math" w:hAnsi="Cambria Math" w:hint="eastAsia"/>
          <w:sz w:val="24"/>
        </w:rPr>
        <w:instrText>","event-title":"2011</w:instrText>
      </w:r>
      <w:r w:rsidR="00AB09F5">
        <w:rPr>
          <w:rFonts w:ascii="Cambria Math" w:hAnsi="Cambria Math" w:hint="eastAsia"/>
          <w:sz w:val="24"/>
        </w:rPr>
        <w:instrText>年信息技术、服务科学与工程管理国际学术会议</w:instrText>
      </w:r>
      <w:r w:rsidR="00AB09F5">
        <w:rPr>
          <w:rFonts w:ascii="Cambria Math" w:hAnsi="Cambria Math" w:hint="eastAsia"/>
          <w:sz w:val="24"/>
        </w:rPr>
        <w:instrText xml:space="preserve">","language":"en-US","note":"download: 52\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w:instrText>
      </w:r>
      <w:r w:rsidR="00AB09F5">
        <w:rPr>
          <w:rFonts w:ascii="Cambria Math" w:hAnsi="Cambria Math" w:hint="eastAsia"/>
          <w:sz w:val="24"/>
        </w:rPr>
        <w:instrText>信息科技</w:instrText>
      </w:r>
      <w:r w:rsidR="00AB09F5">
        <w:rPr>
          <w:rFonts w:ascii="Cambria Math" w:hAnsi="Cambria Math" w:hint="eastAsia"/>
          <w:sz w:val="24"/>
        </w:rPr>
        <w:instrText>\nCLC: TP391.72;P624\ndbcode: IPFD\ndbname: IPFD9914\nfilename: BJDF201112003102","page":"442-445","publisher-place":"</w:instrText>
      </w:r>
      <w:r w:rsidR="00AB09F5">
        <w:rPr>
          <w:rFonts w:ascii="Cambria Math" w:hAnsi="Cambria Math" w:hint="eastAsia"/>
          <w:sz w:val="24"/>
        </w:rPr>
        <w:instrText>中国北京</w:instrText>
      </w:r>
      <w:r w:rsidR="00AB09F5">
        <w:rPr>
          <w:rFonts w:ascii="Cambria Math" w:hAnsi="Cambria Math" w:hint="eastAsia"/>
          <w:sz w:val="24"/>
        </w:rPr>
        <w:instrText>","source":"CNKI","title":"</w:instrText>
      </w:r>
      <w:r w:rsidR="00AB09F5">
        <w:rPr>
          <w:rFonts w:ascii="Cambria Math" w:hAnsi="Cambria Math" w:hint="eastAsia"/>
          <w:sz w:val="24"/>
        </w:rPr>
        <w:instrText>基于包围盒与空间分解互辅的三角网相交检测方法</w:instrText>
      </w:r>
      <w:r w:rsidR="00AB09F5">
        <w:rPr>
          <w:rFonts w:ascii="Cambria Math" w:hAnsi="Cambria Math" w:hint="eastAsia"/>
          <w:sz w:val="24"/>
        </w:rPr>
        <w:instrText>","URL":"https://kns.cnki.net/KCMS/detail/detail.aspx?dbcode=IPFD&amp;dbname=IPFD9914&amp;filename=BJDF201112003102","author":[{"literal":"</w:instrText>
      </w:r>
      <w:r w:rsidR="00AB09F5">
        <w:rPr>
          <w:rFonts w:ascii="Cambria Math" w:hAnsi="Cambria Math" w:hint="eastAsia"/>
          <w:sz w:val="24"/>
        </w:rPr>
        <w:instrText>肖于</w:instrText>
      </w:r>
      <w:r w:rsidR="00AB09F5">
        <w:rPr>
          <w:rFonts w:ascii="Cambria Math" w:hAnsi="Cambria Math" w:hint="eastAsia"/>
          <w:sz w:val="24"/>
        </w:rPr>
        <w:instrText>"},{"literal":"</w:instrText>
      </w:r>
      <w:r w:rsidR="00AB09F5">
        <w:rPr>
          <w:rFonts w:ascii="Cambria Math" w:hAnsi="Cambria Math" w:hint="eastAsia"/>
          <w:sz w:val="24"/>
        </w:rPr>
        <w:instrText>白润才</w:instrText>
      </w:r>
      <w:r w:rsidR="00AB09F5">
        <w:rPr>
          <w:rFonts w:ascii="Cambria Math" w:hAnsi="Cambria Math" w:hint="eastAsia"/>
          <w:sz w:val="24"/>
        </w:rPr>
        <w:instrText>"}],"accessed":{"date-parts":[["2025",2,25]]},"issued":{"date-parts":[["2011",12,26]]}}},{"id":98,"uris":["http://zotero.org/users/local/8clMLtyf/items/FGK75AYR"],"itemData":{"id":98,"type":"thesis","abstract":"</w:instrText>
      </w:r>
      <w:r w:rsidR="00AB09F5">
        <w:rPr>
          <w:rFonts w:ascii="Cambria Math" w:hAnsi="Cambria Math" w:hint="eastAsia"/>
          <w:sz w:val="24"/>
        </w:rPr>
        <w:instrText>随着我国社会经济的高质量发展</w:instrText>
      </w:r>
      <w:r w:rsidR="00AB09F5">
        <w:rPr>
          <w:rFonts w:ascii="Cambria Math" w:hAnsi="Cambria Math" w:hint="eastAsia"/>
          <w:sz w:val="24"/>
        </w:rPr>
        <w:instrText>,</w:instrText>
      </w:r>
      <w:r w:rsidR="00AB09F5">
        <w:rPr>
          <w:rFonts w:ascii="Cambria Math" w:hAnsi="Cambria Math" w:hint="eastAsia"/>
          <w:sz w:val="24"/>
        </w:rPr>
        <w:instrText>城市化建设进程不断推进</w:instrText>
      </w:r>
      <w:r w:rsidR="00AB09F5">
        <w:rPr>
          <w:rFonts w:ascii="Cambria Math" w:hAnsi="Cambria Math" w:hint="eastAsia"/>
          <w:sz w:val="24"/>
        </w:rPr>
        <w:instrText>,</w:instrText>
      </w:r>
      <w:r w:rsidR="00AB09F5">
        <w:rPr>
          <w:rFonts w:ascii="Cambria Math" w:hAnsi="Cambria Math" w:hint="eastAsia"/>
          <w:sz w:val="24"/>
        </w:rPr>
        <w:instrText>城市的人口增量日益增长</w:instrText>
      </w:r>
      <w:r w:rsidR="00AB09F5">
        <w:rPr>
          <w:rFonts w:ascii="Cambria Math" w:hAnsi="Cambria Math" w:hint="eastAsia"/>
          <w:sz w:val="24"/>
        </w:rPr>
        <w:instrText>,</w:instrText>
      </w:r>
      <w:r w:rsidR="00AB09F5">
        <w:rPr>
          <w:rFonts w:ascii="Cambria Math" w:hAnsi="Cambria Math" w:hint="eastAsia"/>
          <w:sz w:val="24"/>
        </w:rPr>
        <w:instrText>造成了城市道路拥堵、城市的地面以上的资源紧缺。为实现城市可持续发展</w:instrText>
      </w:r>
      <w:r w:rsidR="00AB09F5">
        <w:rPr>
          <w:rFonts w:ascii="Cambria Math" w:hAnsi="Cambria Math" w:hint="eastAsia"/>
          <w:sz w:val="24"/>
        </w:rPr>
        <w:instrText>,</w:instrText>
      </w:r>
      <w:r w:rsidR="00AB09F5">
        <w:rPr>
          <w:rFonts w:ascii="Cambria Math" w:hAnsi="Cambria Math" w:hint="eastAsia"/>
          <w:sz w:val="24"/>
        </w:rPr>
        <w:instrText>缓解城市地上空间紧缺的现状</w:instrText>
      </w:r>
      <w:r w:rsidR="00AB09F5">
        <w:rPr>
          <w:rFonts w:ascii="Cambria Math" w:hAnsi="Cambria Math" w:hint="eastAsia"/>
          <w:sz w:val="24"/>
        </w:rPr>
        <w:instrText>,</w:instrText>
      </w:r>
      <w:r w:rsidR="00AB09F5">
        <w:rPr>
          <w:rFonts w:ascii="Cambria Math" w:hAnsi="Cambria Math" w:hint="eastAsia"/>
          <w:sz w:val="24"/>
        </w:rPr>
        <w:instrText>合理有效地开发和利用地下空间资源是重要手段之一。然而</w:instrText>
      </w:r>
      <w:r w:rsidR="00AB09F5">
        <w:rPr>
          <w:rFonts w:ascii="Cambria Math" w:hAnsi="Cambria Math" w:hint="eastAsia"/>
          <w:sz w:val="24"/>
        </w:rPr>
        <w:instrText>,</w:instrText>
      </w:r>
      <w:r w:rsidR="00AB09F5">
        <w:rPr>
          <w:rFonts w:ascii="Cambria Math" w:hAnsi="Cambria Math" w:hint="eastAsia"/>
          <w:sz w:val="24"/>
        </w:rPr>
        <w:instrText>地下空间的地质分布错综复杂</w:instrText>
      </w:r>
      <w:r w:rsidR="00AB09F5">
        <w:rPr>
          <w:rFonts w:ascii="Cambria Math" w:hAnsi="Cambria Math" w:hint="eastAsia"/>
          <w:sz w:val="24"/>
        </w:rPr>
        <w:instrText>,</w:instrText>
      </w:r>
      <w:r w:rsidR="00AB09F5">
        <w:rPr>
          <w:rFonts w:ascii="Cambria Math" w:hAnsi="Cambria Math" w:hint="eastAsia"/>
          <w:sz w:val="24"/>
        </w:rPr>
        <w:instrText>地质环境的未知性和复杂性是地下空间开发和利用过程中最大的阻碍因素</w:instrText>
      </w:r>
      <w:r w:rsidR="00AB09F5">
        <w:rPr>
          <w:rFonts w:ascii="Cambria Math" w:hAnsi="Cambria Math" w:hint="eastAsia"/>
          <w:sz w:val="24"/>
        </w:rPr>
        <w:instrText>,</w:instrText>
      </w:r>
      <w:r w:rsidR="00AB09F5">
        <w:rPr>
          <w:rFonts w:ascii="Cambria Math" w:hAnsi="Cambria Math" w:hint="eastAsia"/>
          <w:sz w:val="24"/>
        </w:rPr>
        <w:instrText>为了充分的了解地下空间的资源分布</w:instrText>
      </w:r>
      <w:r w:rsidR="00AB09F5">
        <w:rPr>
          <w:rFonts w:ascii="Cambria Math" w:hAnsi="Cambria Math" w:hint="eastAsia"/>
          <w:sz w:val="24"/>
        </w:rPr>
        <w:instrText>,</w:instrText>
      </w:r>
      <w:r w:rsidR="00AB09F5">
        <w:rPr>
          <w:rFonts w:ascii="Cambria Math" w:hAnsi="Cambria Math" w:hint="eastAsia"/>
          <w:sz w:val="24"/>
        </w:rPr>
        <w:instrText>高效安全地开发和利用地下空间</w:instrText>
      </w:r>
      <w:r w:rsidR="00AB09F5">
        <w:rPr>
          <w:rFonts w:ascii="Cambria Math" w:hAnsi="Cambria Math" w:hint="eastAsia"/>
          <w:sz w:val="24"/>
        </w:rPr>
        <w:instrText>,</w:instrText>
      </w:r>
      <w:r w:rsidR="00AB09F5">
        <w:rPr>
          <w:rFonts w:ascii="Cambria Math" w:hAnsi="Cambria Math" w:hint="eastAsia"/>
          <w:sz w:val="24"/>
        </w:rPr>
        <w:instrText>三维地质建模必不可少。本研究从集成多源数据、钻孔数据插值、统一钻孔分层等方面入手</w:instrText>
      </w:r>
      <w:r w:rsidR="00AB09F5">
        <w:rPr>
          <w:rFonts w:ascii="Cambria Math" w:hAnsi="Cambria Math" w:hint="eastAsia"/>
          <w:sz w:val="24"/>
        </w:rPr>
        <w:instrText>,</w:instrText>
      </w:r>
      <w:r w:rsidR="00AB09F5">
        <w:rPr>
          <w:rFonts w:ascii="Cambria Math" w:hAnsi="Cambria Math" w:hint="eastAsia"/>
          <w:sz w:val="24"/>
        </w:rPr>
        <w:instrText>提供了一种以不规则三角网</w:instrText>
      </w:r>
      <w:r w:rsidR="00AB09F5">
        <w:rPr>
          <w:rFonts w:ascii="Cambria Math" w:hAnsi="Cambria Math" w:hint="eastAsia"/>
          <w:sz w:val="24"/>
        </w:rPr>
        <w:instrText>(TIN)-</w:instrText>
      </w:r>
      <w:r w:rsidR="00AB09F5">
        <w:rPr>
          <w:rFonts w:ascii="Cambria Math" w:hAnsi="Cambria Math" w:hint="eastAsia"/>
          <w:sz w:val="24"/>
        </w:rPr>
        <w:instrText>广义三棱柱</w:instrText>
      </w:r>
      <w:r w:rsidR="00AB09F5">
        <w:rPr>
          <w:rFonts w:ascii="Cambria Math" w:hAnsi="Cambria Math" w:hint="eastAsia"/>
          <w:sz w:val="24"/>
        </w:rPr>
        <w:instrText>(GTP)</w:instrText>
      </w:r>
      <w:r w:rsidR="00AB09F5">
        <w:rPr>
          <w:rFonts w:ascii="Cambria Math" w:hAnsi="Cambria Math" w:hint="eastAsia"/>
          <w:sz w:val="24"/>
        </w:rPr>
        <w:instrText>混合模型作为体元模型的三维地质模型构建方法</w:instrText>
      </w:r>
      <w:r w:rsidR="00AB09F5">
        <w:rPr>
          <w:rFonts w:ascii="Cambria Math" w:hAnsi="Cambria Math" w:hint="eastAsia"/>
          <w:sz w:val="24"/>
        </w:rPr>
        <w:instrText>,</w:instrText>
      </w:r>
      <w:r w:rsidR="00AB09F5">
        <w:rPr>
          <w:rFonts w:ascii="Cambria Math" w:hAnsi="Cambria Math" w:hint="eastAsia"/>
          <w:sz w:val="24"/>
        </w:rPr>
        <w:instrText>主要研究内容和成果如下</w:instrText>
      </w:r>
      <w:r w:rsidR="00AB09F5">
        <w:rPr>
          <w:rFonts w:ascii="Cambria Math" w:hAnsi="Cambria Math" w:hint="eastAsia"/>
          <w:sz w:val="24"/>
        </w:rPr>
        <w:instrText>:\n(1)</w:instrText>
      </w:r>
      <w:r w:rsidR="00AB09F5">
        <w:rPr>
          <w:rFonts w:ascii="Cambria Math" w:hAnsi="Cambria Math" w:hint="eastAsia"/>
          <w:sz w:val="24"/>
        </w:rPr>
        <w:instrText>在数据预处理阶段</w:instrText>
      </w:r>
      <w:r w:rsidR="00AB09F5">
        <w:rPr>
          <w:rFonts w:ascii="Cambria Math" w:hAnsi="Cambria Math" w:hint="eastAsia"/>
          <w:sz w:val="24"/>
        </w:rPr>
        <w:instrText>,</w:instrText>
      </w:r>
      <w:r w:rsidR="00AB09F5">
        <w:rPr>
          <w:rFonts w:ascii="Cambria Math" w:hAnsi="Cambria Math" w:hint="eastAsia"/>
          <w:sz w:val="24"/>
        </w:rPr>
        <w:instrText>集成了钻孔数据、地层属性数据、研究区域边界点数据和工程地质剖面图等多源数据</w:instrText>
      </w:r>
      <w:r w:rsidR="00AB09F5">
        <w:rPr>
          <w:rFonts w:ascii="Cambria Math" w:hAnsi="Cambria Math" w:hint="eastAsia"/>
          <w:sz w:val="24"/>
        </w:rPr>
        <w:instrText>,</w:instrText>
      </w:r>
      <w:r w:rsidR="00AB09F5">
        <w:rPr>
          <w:rFonts w:ascii="Cambria Math" w:hAnsi="Cambria Math" w:hint="eastAsia"/>
          <w:sz w:val="24"/>
        </w:rPr>
        <w:instrText>使用统一所有钻孔分层方法对研究区域内的钻孔数据的地层编号做统一化处理。节约了三维地质建模的时间</w:instrText>
      </w:r>
      <w:r w:rsidR="00AB09F5">
        <w:rPr>
          <w:rFonts w:ascii="Cambria Math" w:hAnsi="Cambria Math" w:hint="eastAsia"/>
          <w:sz w:val="24"/>
        </w:rPr>
        <w:instrText>,</w:instrText>
      </w:r>
      <w:r w:rsidR="00AB09F5">
        <w:rPr>
          <w:rFonts w:ascii="Cambria Math" w:hAnsi="Cambria Math" w:hint="eastAsia"/>
          <w:sz w:val="24"/>
        </w:rPr>
        <w:instrText>并且能够在研究区域内出现地层缺失、地层倒转和地层重复等特殊地层情况时</w:instrText>
      </w:r>
      <w:r w:rsidR="00AB09F5">
        <w:rPr>
          <w:rFonts w:ascii="Cambria Math" w:hAnsi="Cambria Math" w:hint="eastAsia"/>
          <w:sz w:val="24"/>
        </w:rPr>
        <w:instrText>,</w:instrText>
      </w:r>
      <w:r w:rsidR="00AB09F5">
        <w:rPr>
          <w:rFonts w:ascii="Cambria Math" w:hAnsi="Cambria Math" w:hint="eastAsia"/>
          <w:sz w:val="24"/>
        </w:rPr>
        <w:instrText>正常构建正确的三维地质模型</w:instrText>
      </w:r>
      <w:r w:rsidR="00AB09F5">
        <w:rPr>
          <w:rFonts w:ascii="Cambria Math" w:hAnsi="Cambria Math" w:hint="eastAsia"/>
          <w:sz w:val="24"/>
        </w:rPr>
        <w:instrText>,</w:instrText>
      </w:r>
      <w:r w:rsidR="00AB09F5">
        <w:rPr>
          <w:rFonts w:ascii="Cambria Math" w:hAnsi="Cambria Math" w:hint="eastAsia"/>
          <w:sz w:val="24"/>
        </w:rPr>
        <w:instrText>为建立和验证三维地质模型的精度奠定基础。</w:instrText>
      </w:r>
      <w:r w:rsidR="00AB09F5">
        <w:rPr>
          <w:rFonts w:ascii="Cambria Math" w:hAnsi="Cambria Math" w:hint="eastAsia"/>
          <w:sz w:val="24"/>
        </w:rPr>
        <w:instrText>\n(2)</w:instrText>
      </w:r>
      <w:r w:rsidR="00AB09F5">
        <w:rPr>
          <w:rFonts w:ascii="Cambria Math" w:hAnsi="Cambria Math" w:hint="eastAsia"/>
          <w:sz w:val="24"/>
        </w:rPr>
        <w:instrText>针对研究区域内钻孔的数量布设有限、空间分布不均匀等问题</w:instrText>
      </w:r>
      <w:r w:rsidR="00AB09F5">
        <w:rPr>
          <w:rFonts w:ascii="Cambria Math" w:hAnsi="Cambria Math" w:hint="eastAsia"/>
          <w:sz w:val="24"/>
        </w:rPr>
        <w:instrText>,</w:instrText>
      </w:r>
      <w:r w:rsidR="00AB09F5">
        <w:rPr>
          <w:rFonts w:ascii="Cambria Math" w:hAnsi="Cambria Math" w:hint="eastAsia"/>
          <w:sz w:val="24"/>
        </w:rPr>
        <w:instrText>利用克里金插值方法加密研究区域内的钻孔数据</w:instrText>
      </w:r>
      <w:r w:rsidR="00AB09F5">
        <w:rPr>
          <w:rFonts w:ascii="Cambria Math" w:hAnsi="Cambria Math" w:hint="eastAsia"/>
          <w:sz w:val="24"/>
        </w:rPr>
        <w:instrText>,</w:instrText>
      </w:r>
      <w:r w:rsidR="00AB09F5">
        <w:rPr>
          <w:rFonts w:ascii="Cambria Math" w:hAnsi="Cambria Math" w:hint="eastAsia"/>
          <w:sz w:val="24"/>
        </w:rPr>
        <w:instrText>并且为了避免在加密和建模过程中生成了边界范围以外的数据</w:instrText>
      </w:r>
      <w:r w:rsidR="00AB09F5">
        <w:rPr>
          <w:rFonts w:ascii="Cambria Math" w:hAnsi="Cambria Math" w:hint="eastAsia"/>
          <w:sz w:val="24"/>
        </w:rPr>
        <w:instrText>,</w:instrText>
      </w:r>
      <w:r w:rsidR="00AB09F5">
        <w:rPr>
          <w:rFonts w:ascii="Cambria Math" w:hAnsi="Cambria Math" w:hint="eastAsia"/>
          <w:sz w:val="24"/>
        </w:rPr>
        <w:instrText>导致建立的三维地质模型精度下降。在插值的过程中加入了研究区域内的边界点数据作为约束条件</w:instrText>
      </w:r>
      <w:r w:rsidR="00AB09F5">
        <w:rPr>
          <w:rFonts w:ascii="Cambria Math" w:hAnsi="Cambria Math" w:hint="eastAsia"/>
          <w:sz w:val="24"/>
        </w:rPr>
        <w:instrText>,</w:instrText>
      </w:r>
      <w:r w:rsidR="00AB09F5">
        <w:rPr>
          <w:rFonts w:ascii="Cambria Math" w:hAnsi="Cambria Math" w:hint="eastAsia"/>
          <w:sz w:val="24"/>
        </w:rPr>
        <w:instrText>确保了构建的三维地质模型单个体元模型之间连接更加流畅</w:instrText>
      </w:r>
      <w:r w:rsidR="00AB09F5">
        <w:rPr>
          <w:rFonts w:ascii="Cambria Math" w:hAnsi="Cambria Math" w:hint="eastAsia"/>
          <w:sz w:val="24"/>
        </w:rPr>
        <w:instrText>,</w:instrText>
      </w:r>
      <w:r w:rsidR="00AB09F5">
        <w:rPr>
          <w:rFonts w:ascii="Cambria Math" w:hAnsi="Cambria Math" w:hint="eastAsia"/>
          <w:sz w:val="24"/>
        </w:rPr>
        <w:instrText>建立好的三维地质模型表面更加光滑、模型更加精细</w:instrText>
      </w:r>
      <w:r w:rsidR="00AB09F5">
        <w:rPr>
          <w:rFonts w:ascii="Cambria Math" w:hAnsi="Cambria Math" w:hint="eastAsia"/>
          <w:sz w:val="24"/>
        </w:rPr>
        <w:instrText>,</w:instrText>
      </w:r>
      <w:r w:rsidR="00AB09F5">
        <w:rPr>
          <w:rFonts w:ascii="Cambria Math" w:hAnsi="Cambria Math" w:hint="eastAsia"/>
          <w:sz w:val="24"/>
        </w:rPr>
        <w:instrText>更加符合实际情况。</w:instrText>
      </w:r>
      <w:r w:rsidR="00AB09F5">
        <w:rPr>
          <w:rFonts w:ascii="Cambria Math" w:hAnsi="Cambria Math" w:hint="eastAsia"/>
          <w:sz w:val="24"/>
        </w:rPr>
        <w:instrText>\n(3)</w:instrText>
      </w:r>
      <w:r w:rsidR="00AB09F5">
        <w:rPr>
          <w:rFonts w:ascii="Cambria Math" w:hAnsi="Cambria Math" w:hint="eastAsia"/>
          <w:sz w:val="24"/>
        </w:rPr>
        <w:instrText>对比研究三维地质建模的建模方法和建模思路</w:instrText>
      </w:r>
      <w:r w:rsidR="00AB09F5">
        <w:rPr>
          <w:rFonts w:ascii="Cambria Math" w:hAnsi="Cambria Math" w:hint="eastAsia"/>
          <w:sz w:val="24"/>
        </w:rPr>
        <w:instrText>,</w:instrText>
      </w:r>
      <w:r w:rsidR="00AB09F5">
        <w:rPr>
          <w:rFonts w:ascii="Cambria Math" w:hAnsi="Cambria Math" w:hint="eastAsia"/>
          <w:sz w:val="24"/>
        </w:rPr>
        <w:instrText>选择利用</w:instrText>
      </w:r>
      <w:r w:rsidR="00AB09F5">
        <w:rPr>
          <w:rFonts w:ascii="Cambria Math" w:hAnsi="Cambria Math" w:hint="eastAsia"/>
          <w:sz w:val="24"/>
        </w:rPr>
        <w:instrText>TIN-GTP</w:instrText>
      </w:r>
      <w:r w:rsidR="00AB09F5">
        <w:rPr>
          <w:rFonts w:ascii="Cambria Math" w:hAnsi="Cambria Math" w:hint="eastAsia"/>
          <w:sz w:val="24"/>
        </w:rPr>
        <w:instrText>混合模型作为单个体元模型构建三维地质模型</w:instrText>
      </w:r>
      <w:r w:rsidR="00AB09F5">
        <w:rPr>
          <w:rFonts w:ascii="Cambria Math" w:hAnsi="Cambria Math" w:hint="eastAsia"/>
          <w:sz w:val="24"/>
        </w:rPr>
        <w:instrText>,</w:instrText>
      </w:r>
      <w:r w:rsidR="00AB09F5">
        <w:rPr>
          <w:rFonts w:ascii="Cambria Math" w:hAnsi="Cambria Math" w:hint="eastAsia"/>
          <w:sz w:val="24"/>
        </w:rPr>
        <w:instrText>利用平均绝对误差和均方根误差两个评估指标验证了三维地质模型的精度。并且设计和实现了三维地质模型可视化平台的开发</w:instrText>
      </w:r>
      <w:r w:rsidR="00AB09F5">
        <w:rPr>
          <w:rFonts w:ascii="Cambria Math" w:hAnsi="Cambria Math" w:hint="eastAsia"/>
          <w:sz w:val="24"/>
        </w:rPr>
        <w:instrText>,</w:instrText>
      </w:r>
      <w:r w:rsidR="00AB09F5">
        <w:rPr>
          <w:rFonts w:ascii="Cambria Math" w:hAnsi="Cambria Math" w:hint="eastAsia"/>
          <w:sz w:val="24"/>
        </w:rPr>
        <w:instrText>在三维空间场景中对三维地质建模结果进行了整体效果和模型功能的展示</w:instrText>
      </w:r>
      <w:r w:rsidR="00AB09F5">
        <w:rPr>
          <w:rFonts w:ascii="Cambria Math" w:hAnsi="Cambria Math" w:hint="eastAsia"/>
          <w:sz w:val="24"/>
        </w:rPr>
        <w:instrText>,</w:instrText>
      </w:r>
      <w:r w:rsidR="00AB09F5">
        <w:rPr>
          <w:rFonts w:ascii="Cambria Math" w:hAnsi="Cambria Math" w:hint="eastAsia"/>
          <w:sz w:val="24"/>
        </w:rPr>
        <w:instrText>描述了三维地质模型在任意位置面剖切、任意地层开挖等方面的应用功能。</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176/d.cnki.gnfyc.2024.000672\nmajor: </w:instrText>
      </w:r>
      <w:r w:rsidR="00AB09F5">
        <w:rPr>
          <w:rFonts w:ascii="Cambria Math" w:hAnsi="Cambria Math" w:hint="eastAsia"/>
          <w:sz w:val="24"/>
        </w:rPr>
        <w:instrText>测绘工程</w:instrText>
      </w:r>
      <w:r w:rsidR="00AB09F5">
        <w:rPr>
          <w:rFonts w:ascii="Cambria Math" w:hAnsi="Cambria Math" w:hint="eastAsia"/>
          <w:sz w:val="24"/>
        </w:rPr>
        <w:instrText xml:space="preserve">\ndownload: 163\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TEMP\nfilename: 1024676573.nh","number-of-pages":"78","publisher":"</w:instrText>
      </w:r>
      <w:r w:rsidR="00AB09F5">
        <w:rPr>
          <w:rFonts w:ascii="Cambria Math" w:hAnsi="Cambria Math" w:hint="eastAsia"/>
          <w:sz w:val="24"/>
        </w:rPr>
        <w:instrText>江西理工大学</w:instrText>
      </w:r>
      <w:r w:rsidR="00AB09F5">
        <w:rPr>
          <w:rFonts w:ascii="Cambria Math" w:hAnsi="Cambria Math" w:hint="eastAsia"/>
          <w:sz w:val="24"/>
        </w:rPr>
        <w:instrText>","source":"CNKI","title":"</w:instrText>
      </w:r>
      <w:r w:rsidR="00AB09F5">
        <w:rPr>
          <w:rFonts w:ascii="Cambria Math" w:hAnsi="Cambria Math" w:hint="eastAsia"/>
          <w:sz w:val="24"/>
        </w:rPr>
        <w:instrText>集成多源数据的三维地质建模及应用研究</w:instrText>
      </w:r>
      <w:r w:rsidR="00AB09F5">
        <w:rPr>
          <w:rFonts w:ascii="Cambria Math" w:hAnsi="Cambria Math" w:hint="eastAsia"/>
          <w:sz w:val="24"/>
        </w:rPr>
        <w:instrText>","URL":"https://doi.org/10.27176/d.cnki.gnfyc.2024.000672","author":[{"literal":"</w:instrText>
      </w:r>
      <w:r w:rsidR="00AB09F5">
        <w:rPr>
          <w:rFonts w:ascii="Cambria Math" w:hAnsi="Cambria Math" w:hint="eastAsia"/>
          <w:sz w:val="24"/>
        </w:rPr>
        <w:instrText>李伟</w:instrText>
      </w:r>
      <w:r w:rsidR="00AB09F5">
        <w:rPr>
          <w:rFonts w:ascii="Cambria Math" w:hAnsi="Cambria Math" w:hint="eastAsia"/>
          <w:sz w:val="24"/>
        </w:rPr>
        <w:instrText>"}],"contributor":[{"literal":"</w:instrText>
      </w:r>
      <w:r w:rsidR="00AB09F5">
        <w:rPr>
          <w:rFonts w:ascii="Cambria Math" w:hAnsi="Cambria Math" w:hint="eastAsia"/>
          <w:sz w:val="24"/>
        </w:rPr>
        <w:instrText>陈优良</w:instrText>
      </w:r>
      <w:r w:rsidR="00AB09F5">
        <w:rPr>
          <w:rFonts w:ascii="Cambria Math" w:hAnsi="Cambria Math" w:hint="eastAsia"/>
          <w:sz w:val="24"/>
        </w:rPr>
        <w:instrText>"}],"accessed":{"date-parts":[["2025",2,25]]}}},{"id":97,"uris":["http://zotero.org/users/local/8clMLtyf/items/C4EHTFCQ"],"itemData":{"id":97,"type":"thesis","abstract":"</w:instrText>
      </w:r>
      <w:r w:rsidR="00AB09F5">
        <w:rPr>
          <w:rFonts w:ascii="Cambria Math" w:hAnsi="Cambria Math" w:hint="eastAsia"/>
          <w:sz w:val="24"/>
        </w:rPr>
        <w:instrText>矿产资源预测与评价逐渐进入基于</w:instrText>
      </w:r>
      <w:r w:rsidR="00AB09F5">
        <w:rPr>
          <w:rFonts w:ascii="Cambria Math" w:hAnsi="Cambria Math" w:hint="eastAsia"/>
          <w:sz w:val="24"/>
        </w:rPr>
        <w:instrText>GIS</w:instrText>
      </w:r>
      <w:r w:rsidR="00AB09F5">
        <w:rPr>
          <w:rFonts w:ascii="Cambria Math" w:hAnsi="Cambria Math" w:hint="eastAsia"/>
          <w:sz w:val="24"/>
        </w:rPr>
        <w:instrText>技术定量预测与评价的新阶段</w:instrText>
      </w:r>
      <w:r w:rsidR="00AB09F5">
        <w:rPr>
          <w:rFonts w:ascii="Cambria Math" w:hAnsi="Cambria Math" w:hint="eastAsia"/>
          <w:sz w:val="24"/>
        </w:rPr>
        <w:instrText>,GIS</w:instrText>
      </w:r>
      <w:r w:rsidR="00AB09F5">
        <w:rPr>
          <w:rFonts w:ascii="Cambria Math" w:hAnsi="Cambria Math" w:hint="eastAsia"/>
          <w:sz w:val="24"/>
        </w:rPr>
        <w:instrText>已成为矿产资源预测与评价定量化的核心技术。传统的二维</w:instrText>
      </w:r>
      <w:r w:rsidR="00AB09F5">
        <w:rPr>
          <w:rFonts w:ascii="Cambria Math" w:hAnsi="Cambria Math" w:hint="eastAsia"/>
          <w:sz w:val="24"/>
        </w:rPr>
        <w:instrText>GIS</w:instrText>
      </w:r>
      <w:r w:rsidR="00AB09F5">
        <w:rPr>
          <w:rFonts w:ascii="Cambria Math" w:hAnsi="Cambria Math" w:hint="eastAsia"/>
          <w:sz w:val="24"/>
        </w:rPr>
        <w:instrText>只能表达面上的信息</w:instrText>
      </w:r>
      <w:r w:rsidR="00AB09F5">
        <w:rPr>
          <w:rFonts w:ascii="Cambria Math" w:hAnsi="Cambria Math" w:hint="eastAsia"/>
          <w:sz w:val="24"/>
        </w:rPr>
        <w:instrText>,</w:instrText>
      </w:r>
      <w:r w:rsidR="00AB09F5">
        <w:rPr>
          <w:rFonts w:ascii="Cambria Math" w:hAnsi="Cambria Math" w:hint="eastAsia"/>
          <w:sz w:val="24"/>
        </w:rPr>
        <w:instrText>对于大比例尺下的隐伏矿体预测中矿床的三维空间信息往往不能很自然地表达与分析。三维</w:instrText>
      </w:r>
      <w:r w:rsidR="00AB09F5">
        <w:rPr>
          <w:rFonts w:ascii="Cambria Math" w:hAnsi="Cambria Math" w:hint="eastAsia"/>
          <w:sz w:val="24"/>
        </w:rPr>
        <w:instrText>GIS</w:instrText>
      </w:r>
      <w:r w:rsidR="00AB09F5">
        <w:rPr>
          <w:rFonts w:ascii="Cambria Math" w:hAnsi="Cambria Math" w:hint="eastAsia"/>
          <w:sz w:val="24"/>
        </w:rPr>
        <w:instrText>和三维地学建模系统的出现弥补了二维</w:instrText>
      </w:r>
      <w:r w:rsidR="00AB09F5">
        <w:rPr>
          <w:rFonts w:ascii="Cambria Math" w:hAnsi="Cambria Math" w:hint="eastAsia"/>
          <w:sz w:val="24"/>
        </w:rPr>
        <w:instrText>GIS</w:instrText>
      </w:r>
      <w:r w:rsidR="00AB09F5">
        <w:rPr>
          <w:rFonts w:ascii="Cambria Math" w:hAnsi="Cambria Math" w:hint="eastAsia"/>
          <w:sz w:val="24"/>
        </w:rPr>
        <w:instrText>的不足</w:instrText>
      </w:r>
      <w:r w:rsidR="00AB09F5">
        <w:rPr>
          <w:rFonts w:ascii="Cambria Math" w:hAnsi="Cambria Math" w:hint="eastAsia"/>
          <w:sz w:val="24"/>
        </w:rPr>
        <w:instrText>,</w:instrText>
      </w:r>
      <w:r w:rsidR="00AB09F5">
        <w:rPr>
          <w:rFonts w:ascii="Cambria Math" w:hAnsi="Cambria Math" w:hint="eastAsia"/>
          <w:sz w:val="24"/>
        </w:rPr>
        <w:instrText>使对地质对象进行真三维表达成为可能。然而在这种真三维空间数据环境下的矿产资源定量预测与评价过程中</w:instrText>
      </w:r>
      <w:r w:rsidR="00AB09F5">
        <w:rPr>
          <w:rFonts w:ascii="Cambria Math" w:hAnsi="Cambria Math" w:hint="eastAsia"/>
          <w:sz w:val="24"/>
        </w:rPr>
        <w:instrText>,</w:instrText>
      </w:r>
      <w:r w:rsidR="00AB09F5">
        <w:rPr>
          <w:rFonts w:ascii="Cambria Math" w:hAnsi="Cambria Math" w:hint="eastAsia"/>
          <w:sz w:val="24"/>
        </w:rPr>
        <w:instrText>需要有高效与稳健的三维地质建模和三维空间分析技术来支撑。</w:instrText>
      </w:r>
      <w:r w:rsidR="00AB09F5">
        <w:rPr>
          <w:rFonts w:ascii="Cambria Math" w:hAnsi="Cambria Math" w:hint="eastAsia"/>
          <w:sz w:val="24"/>
        </w:rPr>
        <w:instrText>\n\n\n\t</w:instrText>
      </w:r>
      <w:r w:rsidR="00AB09F5">
        <w:rPr>
          <w:rFonts w:ascii="Cambria Math" w:hAnsi="Cambria Math" w:hint="eastAsia"/>
          <w:sz w:val="24"/>
        </w:rPr>
        <w:instrText>论文首先对隐伏矿体预测中三维地质建模技术进行了研究</w:instrText>
      </w:r>
      <w:r w:rsidR="00AB09F5">
        <w:rPr>
          <w:rFonts w:ascii="Cambria Math" w:hAnsi="Cambria Math" w:hint="eastAsia"/>
          <w:sz w:val="24"/>
        </w:rPr>
        <w:instrText>,</w:instrText>
      </w:r>
      <w:r w:rsidR="00AB09F5">
        <w:rPr>
          <w:rFonts w:ascii="Cambria Math" w:hAnsi="Cambria Math" w:hint="eastAsia"/>
          <w:sz w:val="24"/>
        </w:rPr>
        <w:instrText>讨论了地质对象的空间数据表达</w:instrText>
      </w:r>
      <w:r w:rsidR="00AB09F5">
        <w:rPr>
          <w:rFonts w:ascii="Cambria Math" w:hAnsi="Cambria Math" w:hint="eastAsia"/>
          <w:sz w:val="24"/>
        </w:rPr>
        <w:instrText>,</w:instrText>
      </w:r>
      <w:r w:rsidR="00AB09F5">
        <w:rPr>
          <w:rFonts w:ascii="Cambria Math" w:hAnsi="Cambria Math" w:hint="eastAsia"/>
          <w:sz w:val="24"/>
        </w:rPr>
        <w:instrText>给出了一种通过表面建模建立地质体几何轮廓</w:instrText>
      </w:r>
      <w:r w:rsidR="00AB09F5">
        <w:rPr>
          <w:rFonts w:ascii="Cambria Math" w:hAnsi="Cambria Math" w:hint="eastAsia"/>
          <w:sz w:val="24"/>
        </w:rPr>
        <w:instrText>,</w:instrText>
      </w:r>
      <w:r w:rsidR="00AB09F5">
        <w:rPr>
          <w:rFonts w:ascii="Cambria Math" w:hAnsi="Cambria Math" w:hint="eastAsia"/>
          <w:sz w:val="24"/>
        </w:rPr>
        <w:instrText>由体素模型表达地质体</w:instrText>
      </w:r>
      <w:r w:rsidR="00AB09F5">
        <w:rPr>
          <w:rFonts w:ascii="Cambria Math" w:hAnsi="Cambria Math" w:hint="eastAsia"/>
          <w:sz w:val="24"/>
        </w:rPr>
        <w:instrText>,</w:instrText>
      </w:r>
      <w:r w:rsidR="00AB09F5">
        <w:rPr>
          <w:rFonts w:ascii="Cambria Math" w:hAnsi="Cambria Math" w:hint="eastAsia"/>
          <w:sz w:val="24"/>
        </w:rPr>
        <w:instrText>将体素模型以线性八叉树存储的解决方案。为了满足大规模地质体高分辨率下线性八叉树建模的需要</w:instrText>
      </w:r>
      <w:r w:rsidR="00AB09F5">
        <w:rPr>
          <w:rFonts w:ascii="Cambria Math" w:hAnsi="Cambria Math" w:hint="eastAsia"/>
          <w:sz w:val="24"/>
        </w:rPr>
        <w:instrText>,</w:instrText>
      </w:r>
      <w:r w:rsidR="00AB09F5">
        <w:rPr>
          <w:rFonts w:ascii="Cambria Math" w:hAnsi="Cambria Math" w:hint="eastAsia"/>
          <w:sz w:val="24"/>
        </w:rPr>
        <w:instrText>论文提出了一种硬件加速条件下的由面表示模型动态生成线性八叉树算法。算法利用深度缓存判断体元在实体内外</w:instrText>
      </w:r>
      <w:r w:rsidR="00AB09F5">
        <w:rPr>
          <w:rFonts w:ascii="Cambria Math" w:hAnsi="Cambria Math" w:hint="eastAsia"/>
          <w:sz w:val="24"/>
        </w:rPr>
        <w:instrText>,</w:instrText>
      </w:r>
      <w:r w:rsidR="00AB09F5">
        <w:rPr>
          <w:rFonts w:ascii="Cambria Math" w:hAnsi="Cambria Math" w:hint="eastAsia"/>
          <w:sz w:val="24"/>
        </w:rPr>
        <w:instrText>通过栈结构来存储八叉树分解的情况</w:instrText>
      </w:r>
      <w:r w:rsidR="00AB09F5">
        <w:rPr>
          <w:rFonts w:ascii="Cambria Math" w:hAnsi="Cambria Math" w:hint="eastAsia"/>
          <w:sz w:val="24"/>
        </w:rPr>
        <w:instrText>,</w:instrText>
      </w:r>
      <w:r w:rsidR="00AB09F5">
        <w:rPr>
          <w:rFonts w:ascii="Cambria Math" w:hAnsi="Cambria Math" w:hint="eastAsia"/>
          <w:sz w:val="24"/>
        </w:rPr>
        <w:instrText>在对栈的操作中输出编码</w:instrText>
      </w:r>
      <w:r w:rsidR="00AB09F5">
        <w:rPr>
          <w:rFonts w:ascii="Cambria Math" w:hAnsi="Cambria Math" w:hint="eastAsia"/>
          <w:sz w:val="24"/>
        </w:rPr>
        <w:instrText>,</w:instrText>
      </w:r>
      <w:r w:rsidR="00AB09F5">
        <w:rPr>
          <w:rFonts w:ascii="Cambria Math" w:hAnsi="Cambria Math" w:hint="eastAsia"/>
          <w:sz w:val="24"/>
        </w:rPr>
        <w:instrText>省去了结点的排序和压缩过程。进一步利用深度缓存中的信息</w:instrText>
      </w:r>
      <w:r w:rsidR="00AB09F5">
        <w:rPr>
          <w:rFonts w:ascii="Cambria Math" w:hAnsi="Cambria Math" w:hint="eastAsia"/>
          <w:sz w:val="24"/>
        </w:rPr>
        <w:instrText>,</w:instrText>
      </w:r>
      <w:r w:rsidR="00AB09F5">
        <w:rPr>
          <w:rFonts w:ascii="Cambria Math" w:hAnsi="Cambria Math" w:hint="eastAsia"/>
          <w:sz w:val="24"/>
        </w:rPr>
        <w:instrText>算法对实体进行了分块</w:instrText>
      </w:r>
      <w:r w:rsidR="00AB09F5">
        <w:rPr>
          <w:rFonts w:ascii="Cambria Math" w:hAnsi="Cambria Math" w:hint="eastAsia"/>
          <w:sz w:val="24"/>
        </w:rPr>
        <w:instrText>,</w:instrText>
      </w:r>
      <w:r w:rsidR="00AB09F5">
        <w:rPr>
          <w:rFonts w:ascii="Cambria Math" w:hAnsi="Cambria Math" w:hint="eastAsia"/>
          <w:sz w:val="24"/>
        </w:rPr>
        <w:instrText>并按分块构造线性八叉树达到加速效果。实验结果表明线性八叉树生成过程可以在高分辨率下快速地执行。</w:instrText>
      </w:r>
      <w:r w:rsidR="00AB09F5">
        <w:rPr>
          <w:rFonts w:ascii="Cambria Math" w:hAnsi="Cambria Math" w:hint="eastAsia"/>
          <w:sz w:val="24"/>
        </w:rPr>
        <w:instrText>\n\n\n\t</w:instrText>
      </w:r>
      <w:r w:rsidR="00AB09F5">
        <w:rPr>
          <w:rFonts w:ascii="Cambria Math" w:hAnsi="Cambria Math" w:hint="eastAsia"/>
          <w:sz w:val="24"/>
        </w:rPr>
        <w:instrText>为了满足地质控矿指标定量提取的需要</w:instrText>
      </w:r>
      <w:r w:rsidR="00AB09F5">
        <w:rPr>
          <w:rFonts w:ascii="Cambria Math" w:hAnsi="Cambria Math" w:hint="eastAsia"/>
          <w:sz w:val="24"/>
        </w:rPr>
        <w:instrText>,</w:instrText>
      </w:r>
      <w:r w:rsidR="00AB09F5">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AB09F5">
        <w:rPr>
          <w:rFonts w:ascii="Cambria Math" w:hAnsi="Cambria Math" w:hint="eastAsia"/>
          <w:sz w:val="24"/>
        </w:rPr>
        <w:instrText>,</w:instrText>
      </w:r>
      <w:r w:rsidR="00AB09F5">
        <w:rPr>
          <w:rFonts w:ascii="Cambria Math" w:hAnsi="Cambria Math" w:hint="eastAsia"/>
          <w:sz w:val="24"/>
        </w:rPr>
        <w:instrText>该方法通过欧式距离变换生成欧式距离场进行量算。基于数学形态学滤波</w:instrText>
      </w:r>
      <w:r w:rsidR="00AB09F5">
        <w:rPr>
          <w:rFonts w:ascii="Cambria Math" w:hAnsi="Cambria Math" w:hint="eastAsia"/>
          <w:sz w:val="24"/>
        </w:rPr>
        <w:instrText>,</w:instrText>
      </w:r>
      <w:r w:rsidR="00AB09F5">
        <w:rPr>
          <w:rFonts w:ascii="Cambria Math" w:hAnsi="Cambria Math" w:hint="eastAsia"/>
          <w:sz w:val="24"/>
        </w:rPr>
        <w:instrText>论文提出了一种地质体趋势形态分析方法</w:instrText>
      </w:r>
      <w:r w:rsidR="00AB09F5">
        <w:rPr>
          <w:rFonts w:ascii="Cambria Math" w:hAnsi="Cambria Math" w:hint="eastAsia"/>
          <w:sz w:val="24"/>
        </w:rPr>
        <w:instrText>;</w:instrText>
      </w:r>
      <w:r w:rsidR="00AB09F5">
        <w:rPr>
          <w:rFonts w:ascii="Cambria Math" w:hAnsi="Cambria Math" w:hint="eastAsia"/>
          <w:sz w:val="24"/>
        </w:rPr>
        <w:instrText>论文利用欧式距离场与数学形态学对地质体形态起伏分析方法进行了研究</w:instrText>
      </w:r>
      <w:r w:rsidR="00AB09F5">
        <w:rPr>
          <w:rFonts w:ascii="Cambria Math" w:hAnsi="Cambria Math" w:hint="eastAsia"/>
          <w:sz w:val="24"/>
        </w:rPr>
        <w:instrText>,</w:instrText>
      </w:r>
      <w:r w:rsidR="00AB09F5">
        <w:rPr>
          <w:rFonts w:ascii="Cambria Math" w:hAnsi="Cambria Math" w:hint="eastAsia"/>
          <w:sz w:val="24"/>
        </w:rPr>
        <w:instrText>提出了一种对地质体形态起伏进行分级定量提取的方法。论文以数学形态学膨胀运算的原理生成空间实体的栅格缓冲体</w:instrText>
      </w:r>
      <w:r w:rsidR="00AB09F5">
        <w:rPr>
          <w:rFonts w:ascii="Cambria Math" w:hAnsi="Cambria Math" w:hint="eastAsia"/>
          <w:sz w:val="24"/>
        </w:rPr>
        <w:instrText>,</w:instrText>
      </w:r>
      <w:r w:rsidR="00AB09F5">
        <w:rPr>
          <w:rFonts w:ascii="Cambria Math" w:hAnsi="Cambria Math" w:hint="eastAsia"/>
          <w:sz w:val="24"/>
        </w:rPr>
        <w:instrText>提出了一种基于</w:instrText>
      </w:r>
      <w:r w:rsidR="00AB09F5">
        <w:rPr>
          <w:rFonts w:ascii="Cambria Math" w:hAnsi="Cambria Math" w:hint="eastAsia"/>
          <w:sz w:val="24"/>
        </w:rPr>
        <w:instrText>GPU</w:instrText>
      </w:r>
      <w:r w:rsidR="00AB09F5">
        <w:rPr>
          <w:rFonts w:ascii="Cambria Math" w:hAnsi="Cambria Math" w:hint="eastAsia"/>
          <w:sz w:val="24"/>
        </w:rPr>
        <w:instrText>的栅格缓冲体生成算法。基于这些空间分析方法</w:instrText>
      </w:r>
      <w:r w:rsidR="00AB09F5">
        <w:rPr>
          <w:rFonts w:ascii="Cambria Math" w:hAnsi="Cambria Math" w:hint="eastAsia"/>
          <w:sz w:val="24"/>
        </w:rPr>
        <w:instrText>,</w:instrText>
      </w:r>
      <w:r w:rsidR="00AB09F5">
        <w:rPr>
          <w:rFonts w:ascii="Cambria Math" w:hAnsi="Cambria Math" w:hint="eastAsia"/>
          <w:sz w:val="24"/>
        </w:rPr>
        <w:instrText>论文还对地质控矿作用模拟进行了研究</w:instrText>
      </w:r>
      <w:r w:rsidR="00AB09F5">
        <w:rPr>
          <w:rFonts w:ascii="Cambria Math" w:hAnsi="Cambria Math" w:hint="eastAsia"/>
          <w:sz w:val="24"/>
        </w:rPr>
        <w:instrText>,</w:instrText>
      </w:r>
      <w:r w:rsidR="00AB09F5">
        <w:rPr>
          <w:rFonts w:ascii="Cambria Math" w:hAnsi="Cambria Math" w:hint="eastAsia"/>
          <w:sz w:val="24"/>
        </w:rPr>
        <w:instrText>模拟了地质体控矿作用</w:instrText>
      </w:r>
      <w:r w:rsidR="00AB09F5">
        <w:rPr>
          <w:rFonts w:ascii="Cambria Math" w:hAnsi="Cambria Math" w:hint="eastAsia"/>
          <w:sz w:val="24"/>
        </w:rPr>
        <w:instrText>,</w:instrText>
      </w:r>
      <w:r w:rsidR="00AB09F5">
        <w:rPr>
          <w:rFonts w:ascii="Cambria Math" w:hAnsi="Cambria Math" w:hint="eastAsia"/>
          <w:sz w:val="24"/>
        </w:rPr>
        <w:instrText>岩体</w:instrText>
      </w:r>
      <w:r w:rsidR="00AB09F5">
        <w:rPr>
          <w:rFonts w:ascii="Cambria Math" w:hAnsi="Cambria Math" w:hint="eastAsia"/>
          <w:sz w:val="24"/>
        </w:rPr>
        <w:instrText>-</w:instrText>
      </w:r>
      <w:r w:rsidR="00AB09F5">
        <w:rPr>
          <w:rFonts w:ascii="Cambria Math" w:hAnsi="Cambria Math" w:hint="eastAsia"/>
          <w:sz w:val="24"/>
        </w:rPr>
        <w:instrText>围岩理想接触带控矿作用和接触面间倾角。</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地图学与地理信息系统</w:instrText>
      </w:r>
      <w:r w:rsidR="00AB09F5">
        <w:rPr>
          <w:rFonts w:ascii="Cambria Math" w:hAnsi="Cambria Math" w:hint="eastAsia"/>
          <w:sz w:val="24"/>
        </w:rPr>
        <w:instrText xml:space="preserve">\nfoundation: </w:instrText>
      </w:r>
      <w:r w:rsidR="00AB09F5">
        <w:rPr>
          <w:rFonts w:ascii="Cambria Math" w:hAnsi="Cambria Math" w:hint="eastAsia"/>
          <w:sz w:val="24"/>
        </w:rPr>
        <w:instrText>“十一五”科技支撑计划</w:instrText>
      </w:r>
      <w:r w:rsidR="00AB09F5">
        <w:rPr>
          <w:rFonts w:ascii="Cambria Math" w:hAnsi="Cambria Math" w:hint="eastAsia"/>
          <w:sz w:val="24"/>
        </w:rPr>
        <w:instrText>;973</w:instrText>
      </w:r>
      <w:r w:rsidR="00AB09F5">
        <w:rPr>
          <w:rFonts w:ascii="Cambria Math" w:hAnsi="Cambria Math" w:hint="eastAsia"/>
          <w:sz w:val="24"/>
        </w:rPr>
        <w:instrText>计划</w:instrText>
      </w:r>
      <w:r w:rsidR="00AB09F5">
        <w:rPr>
          <w:rFonts w:ascii="Cambria Math" w:hAnsi="Cambria Math" w:hint="eastAsia"/>
          <w:sz w:val="24"/>
        </w:rPr>
        <w:instrText>;</w:instrText>
      </w:r>
      <w:r w:rsidR="00AB09F5">
        <w:rPr>
          <w:rFonts w:ascii="Cambria Math" w:hAnsi="Cambria Math" w:hint="eastAsia"/>
          <w:sz w:val="24"/>
        </w:rPr>
        <w:instrText>；</w:instrText>
      </w:r>
      <w:r w:rsidR="00AB09F5">
        <w:rPr>
          <w:rFonts w:ascii="Cambria Math" w:hAnsi="Cambria Math" w:hint="eastAsia"/>
          <w:sz w:val="24"/>
        </w:rPr>
        <w:instrText xml:space="preserve">\ndownload: 635\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09\nfilename: 2008165201.nh","number-of-pages":"100","publisher":"</w:instrText>
      </w:r>
      <w:r w:rsidR="00AB09F5">
        <w:rPr>
          <w:rFonts w:ascii="Cambria Math" w:hAnsi="Cambria Math" w:hint="eastAsia"/>
          <w:sz w:val="24"/>
        </w:rPr>
        <w:instrText>中南大学</w:instrText>
      </w:r>
      <w:r w:rsidR="00AB09F5">
        <w:rPr>
          <w:rFonts w:ascii="Cambria Math" w:hAnsi="Cambria Math" w:hint="eastAsia"/>
          <w:sz w:val="24"/>
        </w:rPr>
        <w:instrText>","source":"CNKI","title":"</w:instrText>
      </w:r>
      <w:r w:rsidR="00AB09F5">
        <w:rPr>
          <w:rFonts w:ascii="Cambria Math" w:hAnsi="Cambria Math" w:hint="eastAsia"/>
          <w:sz w:val="24"/>
        </w:rPr>
        <w:instrText>面向隐伏矿体预测的三维地质建模与空间分析若干技术研究</w:instrText>
      </w:r>
      <w:r w:rsidR="00AB09F5">
        <w:rPr>
          <w:rFonts w:ascii="Cambria Math" w:hAnsi="Cambria Math" w:hint="eastAsia"/>
          <w:sz w:val="24"/>
        </w:rPr>
        <w:instrText>","URL":"https://kns.cnki.net/KCMS/detail/detail.aspx?dbcode=CMFD&amp;dbname=CMFD2009&amp;filename=2008165201.nh","author":[{"literal":"</w:instrText>
      </w:r>
      <w:r w:rsidR="00AB09F5">
        <w:rPr>
          <w:rFonts w:ascii="Cambria Math" w:hAnsi="Cambria Math" w:hint="eastAsia"/>
          <w:sz w:val="24"/>
        </w:rPr>
        <w:instrText>邓浩</w:instrText>
      </w:r>
      <w:r w:rsidR="00AB09F5">
        <w:rPr>
          <w:rFonts w:ascii="Cambria Math" w:hAnsi="Cambria Math" w:hint="eastAsia"/>
          <w:sz w:val="24"/>
        </w:rPr>
        <w:instrText>"}],"contributor":[{"literal":"</w:instrText>
      </w:r>
      <w:r w:rsidR="00AB09F5">
        <w:rPr>
          <w:rFonts w:ascii="Cambria Math" w:hAnsi="Cambria Math" w:hint="eastAsia"/>
          <w:sz w:val="24"/>
        </w:rPr>
        <w:instrText>毛先成</w:instrText>
      </w:r>
      <w:r w:rsidR="00AB09F5">
        <w:rPr>
          <w:rFonts w:ascii="Cambria Math" w:hAnsi="Cambria Math" w:hint="eastAsia"/>
          <w:sz w:val="24"/>
        </w:rPr>
        <w:instrText>"}],"accessed":{"date-parts":[["2025",2,25]]},"issued":{"date-parts":[["2009"]]}}},{"id":96,"uris":["http://zotero.org/users/local/8clMLtyf/items/NBP9QMAR"],"itemData":{"id":96,"type":"thesis","abstract":"</w:instrText>
      </w:r>
      <w:r w:rsidR="00AB09F5">
        <w:rPr>
          <w:rFonts w:ascii="Cambria Math" w:hAnsi="Cambria Math" w:hint="eastAsia"/>
          <w:sz w:val="24"/>
        </w:rPr>
        <w:instrText>随着三维地质建模技术和计算机图形分析技术的飞速发展</w:instrText>
      </w:r>
      <w:r w:rsidR="00AB09F5">
        <w:rPr>
          <w:rFonts w:ascii="Cambria Math" w:hAnsi="Cambria Math" w:hint="eastAsia"/>
          <w:sz w:val="24"/>
        </w:rPr>
        <w:instrText>,</w:instrText>
      </w:r>
      <w:r w:rsidR="00AB09F5">
        <w:rPr>
          <w:rFonts w:ascii="Cambria Math" w:hAnsi="Cambria Math" w:hint="eastAsia"/>
          <w:sz w:val="24"/>
        </w:rPr>
        <w:instrText>如何更好地将图形分析技术应用到三维地质建模中</w:instrText>
      </w:r>
      <w:r w:rsidR="00AB09F5">
        <w:rPr>
          <w:rFonts w:ascii="Cambria Math" w:hAnsi="Cambria Math" w:hint="eastAsia"/>
          <w:sz w:val="24"/>
        </w:rPr>
        <w:instrText>,</w:instrText>
      </w:r>
      <w:r w:rsidR="00AB09F5">
        <w:rPr>
          <w:rFonts w:ascii="Cambria Math" w:hAnsi="Cambria Math" w:hint="eastAsia"/>
          <w:sz w:val="24"/>
        </w:rPr>
        <w:instrText>从而更大程度地发挥三维地质建模技术在矿产及油气资源的描述和评价中的作用</w:instrText>
      </w:r>
      <w:r w:rsidR="00AB09F5">
        <w:rPr>
          <w:rFonts w:ascii="Cambria Math" w:hAnsi="Cambria Math" w:hint="eastAsia"/>
          <w:sz w:val="24"/>
        </w:rPr>
        <w:instrText>,</w:instrText>
      </w:r>
      <w:r w:rsidR="00AB09F5">
        <w:rPr>
          <w:rFonts w:ascii="Cambria Math" w:hAnsi="Cambria Math" w:hint="eastAsia"/>
          <w:sz w:val="24"/>
        </w:rPr>
        <w:instrText>是个值得研究的问题。在三维地质建模中</w:instrText>
      </w:r>
      <w:r w:rsidR="00AB09F5">
        <w:rPr>
          <w:rFonts w:ascii="Cambria Math" w:hAnsi="Cambria Math" w:hint="eastAsia"/>
          <w:sz w:val="24"/>
        </w:rPr>
        <w:instrText>,\n\n\n\t</w:instrText>
      </w:r>
      <w:r w:rsidR="00AB09F5">
        <w:rPr>
          <w:rFonts w:ascii="Cambria Math" w:hAnsi="Cambria Math" w:hint="eastAsia"/>
          <w:sz w:val="24"/>
        </w:rPr>
        <w:instrText>常常会遇到下面三个问题</w:instrText>
      </w:r>
      <w:r w:rsidR="00AB09F5">
        <w:rPr>
          <w:rFonts w:ascii="Cambria Math" w:hAnsi="Cambria Math" w:hint="eastAsia"/>
          <w:sz w:val="24"/>
        </w:rPr>
        <w:instrText>:\n\n\n\t1.</w:instrText>
      </w:r>
      <w:r w:rsidR="00AB09F5">
        <w:rPr>
          <w:rFonts w:ascii="Cambria Math" w:hAnsi="Cambria Math" w:hint="eastAsia"/>
          <w:sz w:val="24"/>
        </w:rPr>
        <w:instrText>如何快速地获取描述地质体模型内部地质结构的剖面图</w:instrText>
      </w:r>
      <w:r w:rsidR="00AB09F5">
        <w:rPr>
          <w:rFonts w:ascii="Cambria Math" w:hAnsi="Cambria Math" w:hint="eastAsia"/>
          <w:sz w:val="24"/>
        </w:rPr>
        <w:instrText>?\n\n\n\t2.</w:instrText>
      </w:r>
      <w:r w:rsidR="00AB09F5">
        <w:rPr>
          <w:rFonts w:ascii="Cambria Math" w:hAnsi="Cambria Math" w:hint="eastAsia"/>
          <w:sz w:val="24"/>
        </w:rPr>
        <w:instrText>如何合理地避免建模软件人机交互中地质体间发生碰撞的情况</w:instrText>
      </w:r>
      <w:r w:rsidR="00AB09F5">
        <w:rPr>
          <w:rFonts w:ascii="Cambria Math" w:hAnsi="Cambria Math" w:hint="eastAsia"/>
          <w:sz w:val="24"/>
        </w:rPr>
        <w:instrText>?\n\n\n\t3.</w:instrText>
      </w:r>
      <w:r w:rsidR="00AB09F5">
        <w:rPr>
          <w:rFonts w:ascii="Cambria Math" w:hAnsi="Cambria Math" w:hint="eastAsia"/>
          <w:sz w:val="24"/>
        </w:rPr>
        <w:instrText>如何准确地完成建模软件中用户对地质模型感兴趣部分的选取</w:instrText>
      </w:r>
      <w:r w:rsidR="00AB09F5">
        <w:rPr>
          <w:rFonts w:ascii="Cambria Math" w:hAnsi="Cambria Math" w:hint="eastAsia"/>
          <w:sz w:val="24"/>
        </w:rPr>
        <w:instrText>?\n\n\n\t</w:instrText>
      </w:r>
      <w:r w:rsidR="00AB09F5">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AB09F5">
        <w:rPr>
          <w:rFonts w:ascii="Cambria Math" w:hAnsi="Cambria Math" w:hint="eastAsia"/>
          <w:sz w:val="24"/>
        </w:rPr>
        <w:instrText>,</w:instrText>
      </w:r>
      <w:r w:rsidR="00AB09F5">
        <w:rPr>
          <w:rFonts w:ascii="Cambria Math" w:hAnsi="Cambria Math" w:hint="eastAsia"/>
          <w:sz w:val="24"/>
        </w:rPr>
        <w:instrText>采用几何多面体逼近各种形态的地质体</w:instrText>
      </w:r>
      <w:r w:rsidR="00AB09F5">
        <w:rPr>
          <w:rFonts w:ascii="Cambria Math" w:hAnsi="Cambria Math" w:hint="eastAsia"/>
          <w:sz w:val="24"/>
        </w:rPr>
        <w:instrText>,</w:instrText>
      </w:r>
      <w:r w:rsidR="00AB09F5">
        <w:rPr>
          <w:rFonts w:ascii="Cambria Math" w:hAnsi="Cambria Math" w:hint="eastAsia"/>
          <w:sz w:val="24"/>
        </w:rPr>
        <w:instrText>分别提出了针对多面体</w:instrText>
      </w:r>
      <w:r w:rsidR="00AB09F5">
        <w:rPr>
          <w:rFonts w:ascii="Cambria Math" w:hAnsi="Cambria Math" w:hint="eastAsia"/>
          <w:sz w:val="24"/>
        </w:rPr>
        <w:instrText>(</w:instrText>
      </w:r>
      <w:r w:rsidR="00AB09F5">
        <w:rPr>
          <w:rFonts w:ascii="Cambria Math" w:hAnsi="Cambria Math" w:hint="eastAsia"/>
          <w:sz w:val="24"/>
        </w:rPr>
        <w:instrText>包括凹多面体</w:instrText>
      </w:r>
      <w:r w:rsidR="00AB09F5">
        <w:rPr>
          <w:rFonts w:ascii="Cambria Math" w:hAnsi="Cambria Math" w:hint="eastAsia"/>
          <w:sz w:val="24"/>
        </w:rPr>
        <w:instrText>)</w:instrText>
      </w:r>
      <w:r w:rsidR="00AB09F5">
        <w:rPr>
          <w:rFonts w:ascii="Cambria Math" w:hAnsi="Cambria Math" w:hint="eastAsia"/>
          <w:sz w:val="24"/>
        </w:rPr>
        <w:instrText>模型的三个图形算法</w:instrText>
      </w:r>
      <w:r w:rsidR="00AB09F5">
        <w:rPr>
          <w:rFonts w:ascii="Cambria Math" w:hAnsi="Cambria Math" w:hint="eastAsia"/>
          <w:sz w:val="24"/>
        </w:rPr>
        <w:instrText>:\n\n\n\t1.</w:instrText>
      </w:r>
      <w:r w:rsidR="00AB09F5">
        <w:rPr>
          <w:rFonts w:ascii="Cambria Math" w:hAnsi="Cambria Math" w:hint="eastAsia"/>
          <w:sz w:val="24"/>
        </w:rPr>
        <w:instrText>基于面相交的多面体剖切算法实现了对任意多面体模型剖面的快速截取</w:instrText>
      </w:r>
      <w:r w:rsidR="00AB09F5">
        <w:rPr>
          <w:rFonts w:ascii="Cambria Math" w:hAnsi="Cambria Math" w:hint="eastAsia"/>
          <w:sz w:val="24"/>
        </w:rPr>
        <w:instrText>,</w:instrText>
      </w:r>
      <w:r w:rsidR="00AB09F5">
        <w:rPr>
          <w:rFonts w:ascii="Cambria Math" w:hAnsi="Cambria Math" w:hint="eastAsia"/>
          <w:sz w:val="24"/>
        </w:rPr>
        <w:instrText>算法通过将剖切面分别与多面体的面逐一进行求交</w:instrText>
      </w:r>
      <w:r w:rsidR="00AB09F5">
        <w:rPr>
          <w:rFonts w:ascii="Cambria Math" w:hAnsi="Cambria Math" w:hint="eastAsia"/>
          <w:sz w:val="24"/>
        </w:rPr>
        <w:instrText>,</w:instrText>
      </w:r>
      <w:r w:rsidR="00AB09F5">
        <w:rPr>
          <w:rFonts w:ascii="Cambria Math" w:hAnsi="Cambria Math" w:hint="eastAsia"/>
          <w:sz w:val="24"/>
        </w:rPr>
        <w:instrText>并将相交部分进行追踪排序从而得到完整的剖面图</w:instrText>
      </w:r>
      <w:r w:rsidR="00AB09F5">
        <w:rPr>
          <w:rFonts w:ascii="Cambria Math" w:hAnsi="Cambria Math" w:hint="eastAsia"/>
          <w:sz w:val="24"/>
        </w:rPr>
        <w:instrText>;\n\n\n\t2.</w:instrText>
      </w:r>
      <w:r w:rsidR="00AB09F5">
        <w:rPr>
          <w:rFonts w:ascii="Cambria Math" w:hAnsi="Cambria Math" w:hint="eastAsia"/>
          <w:sz w:val="24"/>
        </w:rPr>
        <w:instrText>基于面相交和点体位置关系判断的多面体碰撞检测算法实现了两个三维多面体是否发生碰撞的检测</w:instrText>
      </w:r>
      <w:r w:rsidR="00AB09F5">
        <w:rPr>
          <w:rFonts w:ascii="Cambria Math" w:hAnsi="Cambria Math" w:hint="eastAsia"/>
          <w:sz w:val="24"/>
        </w:rPr>
        <w:instrText>,</w:instrText>
      </w:r>
      <w:r w:rsidR="00AB09F5">
        <w:rPr>
          <w:rFonts w:ascii="Cambria Math" w:hAnsi="Cambria Math" w:hint="eastAsia"/>
          <w:sz w:val="24"/>
        </w:rPr>
        <w:instrText>算法通过判断空间中多面体的面是否相交来推断多面体是否发生相交</w:instrText>
      </w:r>
      <w:r w:rsidR="00AB09F5">
        <w:rPr>
          <w:rFonts w:ascii="Cambria Math" w:hAnsi="Cambria Math" w:hint="eastAsia"/>
          <w:sz w:val="24"/>
        </w:rPr>
        <w:instrText>,</w:instrText>
      </w:r>
      <w:r w:rsidR="00AB09F5">
        <w:rPr>
          <w:rFonts w:ascii="Cambria Math" w:hAnsi="Cambria Math" w:hint="eastAsia"/>
          <w:sz w:val="24"/>
        </w:rPr>
        <w:instrText>对于不相交的两个多面体</w:instrText>
      </w:r>
      <w:r w:rsidR="00AB09F5">
        <w:rPr>
          <w:rFonts w:ascii="Cambria Math" w:hAnsi="Cambria Math" w:hint="eastAsia"/>
          <w:sz w:val="24"/>
        </w:rPr>
        <w:instrText>,</w:instrText>
      </w:r>
      <w:r w:rsidR="00AB09F5">
        <w:rPr>
          <w:rFonts w:ascii="Cambria Math" w:hAnsi="Cambria Math" w:hint="eastAsia"/>
          <w:sz w:val="24"/>
        </w:rPr>
        <w:instrText>通过判断空间中点与多面体的位置关系来推断两个多面体是否有包含和被包含关系</w:instrText>
      </w:r>
      <w:r w:rsidR="00AB09F5">
        <w:rPr>
          <w:rFonts w:ascii="Cambria Math" w:hAnsi="Cambria Math" w:hint="eastAsia"/>
          <w:sz w:val="24"/>
        </w:rPr>
        <w:instrText>,</w:instrText>
      </w:r>
      <w:r w:rsidR="00AB09F5">
        <w:rPr>
          <w:rFonts w:ascii="Cambria Math" w:hAnsi="Cambria Math" w:hint="eastAsia"/>
          <w:sz w:val="24"/>
        </w:rPr>
        <w:instrText>从而完成碰撞情况的检测</w:instrText>
      </w:r>
      <w:r w:rsidR="00AB09F5">
        <w:rPr>
          <w:rFonts w:ascii="Cambria Math" w:hAnsi="Cambria Math" w:hint="eastAsia"/>
          <w:sz w:val="24"/>
        </w:rPr>
        <w:instrText>;\n\n\n\t3.</w:instrText>
      </w:r>
      <w:r w:rsidR="00AB09F5">
        <w:rPr>
          <w:rFonts w:ascii="Cambria Math" w:hAnsi="Cambria Math" w:hint="eastAsia"/>
          <w:sz w:val="24"/>
        </w:rPr>
        <w:instrText>基于三角面多面体的三维裁剪算法实现了凸多面体窗口对任意三角面多面体的部分选取</w:instrText>
      </w:r>
      <w:r w:rsidR="00AB09F5">
        <w:rPr>
          <w:rFonts w:ascii="Cambria Math" w:hAnsi="Cambria Math" w:hint="eastAsia"/>
          <w:sz w:val="24"/>
        </w:rPr>
        <w:instrText>,</w:instrText>
      </w:r>
      <w:r w:rsidR="00AB09F5">
        <w:rPr>
          <w:rFonts w:ascii="Cambria Math" w:hAnsi="Cambria Math" w:hint="eastAsia"/>
          <w:sz w:val="24"/>
        </w:rPr>
        <w:instrText>算法通过逐一用多面体窗口的边界面去裁剪被裁剪多面体</w:instrText>
      </w:r>
      <w:r w:rsidR="00AB09F5">
        <w:rPr>
          <w:rFonts w:ascii="Cambria Math" w:hAnsi="Cambria Math" w:hint="eastAsia"/>
          <w:sz w:val="24"/>
        </w:rPr>
        <w:instrText>,</w:instrText>
      </w:r>
      <w:r w:rsidR="00AB09F5">
        <w:rPr>
          <w:rFonts w:ascii="Cambria Math" w:hAnsi="Cambria Math" w:hint="eastAsia"/>
          <w:sz w:val="24"/>
        </w:rPr>
        <w:instrText>将每次裁剪的结果多面体按照三角面形式保存进入下一次面裁剪</w:instrText>
      </w:r>
      <w:r w:rsidR="00AB09F5">
        <w:rPr>
          <w:rFonts w:ascii="Cambria Math" w:hAnsi="Cambria Math" w:hint="eastAsia"/>
          <w:sz w:val="24"/>
        </w:rPr>
        <w:instrText>,</w:instrText>
      </w:r>
      <w:r w:rsidR="00AB09F5">
        <w:rPr>
          <w:rFonts w:ascii="Cambria Math" w:hAnsi="Cambria Math" w:hint="eastAsia"/>
          <w:sz w:val="24"/>
        </w:rPr>
        <w:instrText>直到窗口的所有面都完成裁剪为止。</w:instrText>
      </w:r>
      <w:r w:rsidR="00AB09F5">
        <w:rPr>
          <w:rFonts w:ascii="Cambria Math" w:hAnsi="Cambria Math" w:hint="eastAsia"/>
          <w:sz w:val="24"/>
        </w:rPr>
        <w:instrText>\n\n\n\t</w:instrText>
      </w:r>
      <w:r w:rsidR="00AB09F5">
        <w:rPr>
          <w:rFonts w:ascii="Cambria Math" w:hAnsi="Cambria Math" w:hint="eastAsia"/>
          <w:sz w:val="24"/>
        </w:rPr>
        <w:instrText>以上算法已经编程实现</w:instrText>
      </w:r>
      <w:r w:rsidR="00AB09F5">
        <w:rPr>
          <w:rFonts w:ascii="Cambria Math" w:hAnsi="Cambria Math" w:hint="eastAsia"/>
          <w:sz w:val="24"/>
        </w:rPr>
        <w:instrText>,</w:instrText>
      </w:r>
      <w:r w:rsidR="00AB09F5">
        <w:rPr>
          <w:rFonts w:ascii="Cambria Math" w:hAnsi="Cambria Math" w:hint="eastAsia"/>
          <w:sz w:val="24"/>
        </w:rPr>
        <w:instrText>并且用实例证明了算法的正确性和有效性。</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322\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11\nfilename: 1011077993.nh","number-of-pages":"66","publisher":"</w:instrText>
      </w:r>
      <w:r w:rsidR="00AB09F5">
        <w:rPr>
          <w:rFonts w:ascii="Cambria Math" w:hAnsi="Cambria Math" w:hint="eastAsia"/>
          <w:sz w:val="24"/>
        </w:rPr>
        <w:instrText>中国地质大学（北京）</w:instrText>
      </w:r>
      <w:r w:rsidR="00AB09F5">
        <w:rPr>
          <w:rFonts w:ascii="Cambria Math" w:hAnsi="Cambria Math" w:hint="eastAsia"/>
          <w:sz w:val="24"/>
        </w:rPr>
        <w:instrText>","source":"CNKI","title":"</w:instrText>
      </w:r>
      <w:r w:rsidR="00AB09F5">
        <w:rPr>
          <w:rFonts w:ascii="Cambria Math" w:hAnsi="Cambria Math" w:hint="eastAsia"/>
          <w:sz w:val="24"/>
        </w:rPr>
        <w:instrText>三维地质建模中几何形体分析技术的几个算法研究</w:instrText>
      </w:r>
      <w:r w:rsidR="00AB09F5">
        <w:rPr>
          <w:rFonts w:ascii="Cambria Math" w:hAnsi="Cambria Math" w:hint="eastAsia"/>
          <w:sz w:val="24"/>
        </w:rPr>
        <w:instrText>","URL":"https://kns.cnki.net/KCMS/detail/detail.aspx?dbcode=CMFD&amp;dbname=CMFD2011&amp;filename=1011077993.nh","author":[{"literal":"</w:instrText>
      </w:r>
      <w:r w:rsidR="00AB09F5">
        <w:rPr>
          <w:rFonts w:ascii="Cambria Math" w:hAnsi="Cambria Math" w:hint="eastAsia"/>
          <w:sz w:val="24"/>
        </w:rPr>
        <w:instrText>汤东阳</w:instrText>
      </w:r>
      <w:r w:rsidR="00AB09F5">
        <w:rPr>
          <w:rFonts w:ascii="Cambria Math" w:hAnsi="Cambria Math" w:hint="eastAsia"/>
          <w:sz w:val="24"/>
        </w:rPr>
        <w:instrText>"}],"contributor":[{"literal":"</w:instrText>
      </w:r>
      <w:r w:rsidR="00AB09F5">
        <w:rPr>
          <w:rFonts w:ascii="Cambria Math" w:hAnsi="Cambria Math" w:hint="eastAsia"/>
          <w:sz w:val="24"/>
        </w:rPr>
        <w:instrText>姚长利</w:instrText>
      </w:r>
      <w:r w:rsidR="00AB09F5">
        <w:rPr>
          <w:rFonts w:ascii="Cambria Math" w:hAnsi="Cambria Math" w:hint="eastAsia"/>
          <w:sz w:val="24"/>
        </w:rPr>
        <w:instrText>"},{"literal":"</w:instrText>
      </w:r>
      <w:r w:rsidR="00AB09F5">
        <w:rPr>
          <w:rFonts w:ascii="Cambria Math" w:hAnsi="Cambria Math" w:hint="eastAsia"/>
          <w:sz w:val="24"/>
        </w:rPr>
        <w:instrText>薛典军</w:instrText>
      </w:r>
      <w:r w:rsidR="00AB09F5">
        <w:rPr>
          <w:rFonts w:ascii="Cambria Math" w:hAnsi="Cambria Math" w:hint="eastAsia"/>
          <w:sz w:val="24"/>
        </w:rPr>
        <w:instrText>"}],"accessed":{"date-parts":[["2025",2,25]]},"issued":{"date-parts":[["2011"]]}}},{"id":101,"uris":["http://zotero.org/users/local/8clMLtyf/items/BBTSR73E"],"itemData":{"id":101,"type":"webpage","title":"</w:instrText>
      </w:r>
      <w:r w:rsidR="00AB09F5">
        <w:rPr>
          <w:rFonts w:ascii="Cambria Math" w:hAnsi="Cambria Math" w:hint="eastAsia"/>
          <w:sz w:val="24"/>
        </w:rPr>
        <w:instrText>三维地质建模中几何形体碰撞检测的图形分析技术</w:instrText>
      </w:r>
      <w:r w:rsidR="00AB09F5">
        <w:rPr>
          <w:rFonts w:ascii="Cambria Math" w:hAnsi="Cambria Math" w:hint="eastAsia"/>
          <w:sz w:val="24"/>
        </w:rPr>
        <w:instrText xml:space="preserve"> - </w:instrText>
      </w:r>
      <w:r w:rsidR="00AB09F5">
        <w:rPr>
          <w:rFonts w:ascii="Cambria Math" w:hAnsi="Cambria Math" w:hint="eastAsia"/>
          <w:sz w:val="24"/>
        </w:rPr>
        <w:instrText>中国知网</w:instrText>
      </w:r>
      <w:r w:rsidR="00AB09F5">
        <w:rPr>
          <w:rFonts w:ascii="Cambria Math" w:hAnsi="Cambria Math" w:hint="eastAsia"/>
          <w:sz w:val="24"/>
        </w:rPr>
        <w:instrText>","URL":"https://kns-cnki-net-s.vpn.cumtb.edu.cn:8118/kcms2/article/abstract?v=nKttgsEmyDdne09A9PGctGEY1PkLxTpyCXln7fc-P5Jejcu_xoPJg3x5OohOjfr2lH1i1y-hCqF</w:instrText>
      </w:r>
      <w:r w:rsidR="00AB09F5">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3-67]</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72AF4F38" w:rsidR="00493E6E" w:rsidRDefault="00966E7F" w:rsidP="00493E6E">
      <w:pPr>
        <w:snapToGrid w:val="0"/>
        <w:spacing w:after="120" w:line="300" w:lineRule="auto"/>
        <w:ind w:firstLineChars="200" w:firstLine="480"/>
        <w:jc w:val="center"/>
        <w:rPr>
          <w:rFonts w:ascii="Cambria Math" w:hAnsi="Cambria Math"/>
          <w:sz w:val="24"/>
        </w:rPr>
      </w:pPr>
      <w:r w:rsidRPr="00966E7F">
        <w:rPr>
          <w:rFonts w:ascii="Cambria Math" w:hAnsi="Cambria Math"/>
          <w:noProof/>
          <w:sz w:val="24"/>
        </w:rPr>
        <w:drawing>
          <wp:inline distT="0" distB="0" distL="0" distR="0" wp14:anchorId="2AFAF624" wp14:editId="69426C3E">
            <wp:extent cx="3461657" cy="2336130"/>
            <wp:effectExtent l="0" t="0" r="5715" b="1270"/>
            <wp:docPr id="13063201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320104" name=""/>
                    <pic:cNvPicPr/>
                  </pic:nvPicPr>
                  <pic:blipFill>
                    <a:blip r:embed="rId39"/>
                    <a:stretch>
                      <a:fillRect/>
                    </a:stretch>
                  </pic:blipFill>
                  <pic:spPr>
                    <a:xfrm>
                      <a:off x="0" y="0"/>
                      <a:ext cx="3474994" cy="2345130"/>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3EF90083" w14:textId="767640B1"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lastRenderedPageBreak/>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0CC59E87"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AB09F5">
        <w:rPr>
          <w:rFonts w:ascii="Cambria Math" w:hAnsi="Cambria Math"/>
          <w:sz w:val="24"/>
        </w:rPr>
        <w:instrText xml:space="preserve"> ADDIN ZOTERO_ITEM CSL_CITATION {"citationID":"FUgqBePG","properties":{"formattedCitation":"\\super [68]\\nosupersub{}","plainCitation":"[68]","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8]</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46" w:name="_Hlk191412485"/>
      <w:r w:rsidR="006C2995" w:rsidRPr="006C2995">
        <w:rPr>
          <w:rFonts w:ascii="Cambria Math" w:hAnsi="Cambria Math"/>
          <w:sz w:val="24"/>
        </w:rPr>
        <w:t>纹理映射</w:t>
      </w:r>
      <w:bookmarkEnd w:id="46"/>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AB09F5">
        <w:rPr>
          <w:rFonts w:ascii="Cambria Math" w:hAnsi="Cambria Math"/>
          <w:sz w:val="24"/>
        </w:rPr>
        <w:instrText xml:space="preserve"> ADDIN ZOTERO_ITEM CSL_CITATION {"citationID":"KqTJkeik","properties":{"formattedCitation":"\\super [69]\\nosupersub{}","plainCitation":"[69]","noteIndex":0},"citationItems":[{"id":144,"uris":["http://zotero.org/users/local/8clMLtyf/items/HPS22XQN"],"item</w:instrText>
      </w:r>
      <w:r w:rsidR="00AB09F5">
        <w:rPr>
          <w:rFonts w:ascii="Cambria Math" w:hAnsi="Cambria Math" w:hint="eastAsia"/>
          <w:sz w:val="24"/>
        </w:rPr>
        <w:instrText>Data":{"id":144,"type":"thesis","abstract":"</w:instrText>
      </w:r>
      <w:r w:rsidR="00AB09F5">
        <w:rPr>
          <w:rFonts w:ascii="Cambria Math" w:hAnsi="Cambria Math" w:hint="eastAsia"/>
          <w:sz w:val="24"/>
        </w:rPr>
        <w:instrText>三维地质建模结合了地质理论和计算机技术</w:instrText>
      </w:r>
      <w:r w:rsidR="00AB09F5">
        <w:rPr>
          <w:rFonts w:ascii="Cambria Math" w:hAnsi="Cambria Math" w:hint="eastAsia"/>
          <w:sz w:val="24"/>
        </w:rPr>
        <w:instrText>,</w:instrText>
      </w:r>
      <w:r w:rsidR="00AB09F5">
        <w:rPr>
          <w:rFonts w:ascii="Cambria Math" w:hAnsi="Cambria Math" w:hint="eastAsia"/>
          <w:sz w:val="24"/>
        </w:rPr>
        <w:instrText>实现了数字化地质勘探和资源监测</w:instrText>
      </w:r>
      <w:r w:rsidR="00AB09F5">
        <w:rPr>
          <w:rFonts w:ascii="Cambria Math" w:hAnsi="Cambria Math" w:hint="eastAsia"/>
          <w:sz w:val="24"/>
        </w:rPr>
        <w:instrText>,</w:instrText>
      </w:r>
      <w:r w:rsidR="00AB09F5">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AB09F5">
        <w:rPr>
          <w:rFonts w:ascii="Cambria Math" w:hAnsi="Cambria Math" w:hint="eastAsia"/>
          <w:sz w:val="24"/>
        </w:rPr>
        <w:instrText>,</w:instrText>
      </w:r>
      <w:r w:rsidR="00AB09F5">
        <w:rPr>
          <w:rFonts w:ascii="Cambria Math" w:hAnsi="Cambria Math" w:hint="eastAsia"/>
          <w:sz w:val="24"/>
        </w:rPr>
        <w:instrText>保证对地质数据进行正确分析和研究。本文针对三维地质模型的拓扑信息错误和法向量错误</w:instrText>
      </w:r>
      <w:r w:rsidR="00AB09F5">
        <w:rPr>
          <w:rFonts w:ascii="Cambria Math" w:hAnsi="Cambria Math" w:hint="eastAsia"/>
          <w:sz w:val="24"/>
        </w:rPr>
        <w:instrText>,</w:instrText>
      </w:r>
      <w:r w:rsidR="00AB09F5">
        <w:rPr>
          <w:rFonts w:ascii="Cambria Math" w:hAnsi="Cambria Math" w:hint="eastAsia"/>
          <w:sz w:val="24"/>
        </w:rPr>
        <w:instrText>分别提出基于半边数据结构的拓扑信息修复算法和基于蔓延法的法向量修复算法。对于拓扑信息错误</w:instrText>
      </w:r>
      <w:r w:rsidR="00AB09F5">
        <w:rPr>
          <w:rFonts w:ascii="Cambria Math" w:hAnsi="Cambria Math" w:hint="eastAsia"/>
          <w:sz w:val="24"/>
        </w:rPr>
        <w:instrText>,</w:instrText>
      </w:r>
      <w:r w:rsidR="00AB09F5">
        <w:rPr>
          <w:rFonts w:ascii="Cambria Math" w:hAnsi="Cambria Math" w:hint="eastAsia"/>
          <w:sz w:val="24"/>
        </w:rPr>
        <w:instrText>首先检测存在拓扑信息错误的顶点和边</w:instrText>
      </w:r>
      <w:r w:rsidR="00AB09F5">
        <w:rPr>
          <w:rFonts w:ascii="Cambria Math" w:hAnsi="Cambria Math" w:hint="eastAsia"/>
          <w:sz w:val="24"/>
        </w:rPr>
        <w:instrText>,</w:instrText>
      </w:r>
      <w:r w:rsidR="00AB09F5">
        <w:rPr>
          <w:rFonts w:ascii="Cambria Math" w:hAnsi="Cambria Math" w:hint="eastAsia"/>
          <w:sz w:val="24"/>
        </w:rPr>
        <w:instrText>然后通过“分离”错误点和错误边的方法来修复错误。对于法向量错误</w:instrText>
      </w:r>
      <w:r w:rsidR="00AB09F5">
        <w:rPr>
          <w:rFonts w:ascii="Cambria Math" w:hAnsi="Cambria Math" w:hint="eastAsia"/>
          <w:sz w:val="24"/>
        </w:rPr>
        <w:instrText>,</w:instrText>
      </w:r>
      <w:r w:rsidR="00AB09F5">
        <w:rPr>
          <w:rFonts w:ascii="Cambria Math" w:hAnsi="Cambria Math" w:hint="eastAsia"/>
          <w:sz w:val="24"/>
        </w:rPr>
        <w:instrText>首先使用点和空间多面体的位置关系来寻找的基准面片</w:instrText>
      </w:r>
      <w:r w:rsidR="00AB09F5">
        <w:rPr>
          <w:rFonts w:ascii="Cambria Math" w:hAnsi="Cambria Math" w:hint="eastAsia"/>
          <w:sz w:val="24"/>
        </w:rPr>
        <w:instrText>,</w:instrText>
      </w:r>
      <w:r w:rsidR="00AB09F5">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AB09F5">
        <w:rPr>
          <w:rFonts w:ascii="Cambria Math" w:hAnsi="Cambria Math" w:hint="eastAsia"/>
          <w:sz w:val="24"/>
        </w:rPr>
        <w:instrText>,</w:instrText>
      </w:r>
      <w:r w:rsidR="00AB09F5">
        <w:rPr>
          <w:rFonts w:ascii="Cambria Math" w:hAnsi="Cambria Math" w:hint="eastAsia"/>
          <w:sz w:val="24"/>
        </w:rPr>
        <w:instrText>该算法将模型的上表面、侧面和下表面进行分解处理</w:instrText>
      </w:r>
      <w:r w:rsidR="00AB09F5">
        <w:rPr>
          <w:rFonts w:ascii="Cambria Math" w:hAnsi="Cambria Math" w:hint="eastAsia"/>
          <w:sz w:val="24"/>
        </w:rPr>
        <w:instrText>,</w:instrText>
      </w:r>
      <w:r w:rsidR="00AB09F5">
        <w:rPr>
          <w:rFonts w:ascii="Cambria Math" w:hAnsi="Cambria Math" w:hint="eastAsia"/>
          <w:sz w:val="24"/>
        </w:rPr>
        <w:instrText>然后分别进行纹理映射。该算法的重点是对模型的环形侧面进行纹理映射</w:instrText>
      </w:r>
      <w:r w:rsidR="00AB09F5">
        <w:rPr>
          <w:rFonts w:ascii="Cambria Math" w:hAnsi="Cambria Math" w:hint="eastAsia"/>
          <w:sz w:val="24"/>
        </w:rPr>
        <w:instrText>,</w:instrText>
      </w:r>
      <w:r w:rsidR="00AB09F5">
        <w:rPr>
          <w:rFonts w:ascii="Cambria Math" w:hAnsi="Cambria Math" w:hint="eastAsia"/>
          <w:sz w:val="24"/>
        </w:rPr>
        <w:instrText>处理侧面的核心在于将侧面“展开”到二维平面</w:instrText>
      </w:r>
      <w:r w:rsidR="00AB09F5">
        <w:rPr>
          <w:rFonts w:ascii="Cambria Math" w:hAnsi="Cambria Math" w:hint="eastAsia"/>
          <w:sz w:val="24"/>
        </w:rPr>
        <w:instrText>,</w:instrText>
      </w:r>
      <w:r w:rsidR="00AB09F5">
        <w:rPr>
          <w:rFonts w:ascii="Cambria Math" w:hAnsi="Cambria Math" w:hint="eastAsia"/>
          <w:sz w:val="24"/>
        </w:rPr>
        <w:instrText>然后使用二维纹理进行映射。最后对以上模型修复算法和纹理映射算法系统集成</w:instrText>
      </w:r>
      <w:r w:rsidR="00AB09F5">
        <w:rPr>
          <w:rFonts w:ascii="Cambria Math" w:hAnsi="Cambria Math" w:hint="eastAsia"/>
          <w:sz w:val="24"/>
        </w:rPr>
        <w:instrText>,</w:instrText>
      </w:r>
      <w:r w:rsidR="00AB09F5">
        <w:rPr>
          <w:rFonts w:ascii="Cambria Math" w:hAnsi="Cambria Math" w:hint="eastAsia"/>
          <w:sz w:val="24"/>
        </w:rPr>
        <w:instrText>开发三维地质建模模拟系统。</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380/d.cnki.gwkju.2017.000104\n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51\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202101\nfilename: 1020104731.nh","number-of-pages":"65","publisher":"</w:instrText>
      </w:r>
      <w:r w:rsidR="00AB09F5">
        <w:rPr>
          <w:rFonts w:ascii="Cambria Math" w:hAnsi="Cambria Math" w:hint="eastAsia"/>
          <w:sz w:val="24"/>
        </w:rPr>
        <w:instrText>武汉科技大学</w:instrText>
      </w:r>
      <w:r w:rsidR="00AB09F5">
        <w:rPr>
          <w:rFonts w:ascii="Cambria Math" w:hAnsi="Cambria Math" w:hint="eastAsia"/>
          <w:sz w:val="24"/>
        </w:rPr>
        <w:instrText>","source":"CNKI","title":"</w:instrText>
      </w:r>
      <w:r w:rsidR="00AB09F5">
        <w:rPr>
          <w:rFonts w:ascii="Cambria Math" w:hAnsi="Cambria Math" w:hint="eastAsia"/>
          <w:sz w:val="24"/>
        </w:rPr>
        <w:instrText>地质体建模中模型修复和纹理映射关键技术研究与实践</w:instrText>
      </w:r>
      <w:r w:rsidR="00AB09F5">
        <w:rPr>
          <w:rFonts w:ascii="Cambria Math" w:hAnsi="Cambria Math" w:hint="eastAsia"/>
          <w:sz w:val="24"/>
        </w:rPr>
        <w:instrText>","URL":"https://doi.org/10.27380/d.cnki.gwkju.2017.000104","author":[{"literal":"</w:instrText>
      </w:r>
      <w:r w:rsidR="00AB09F5">
        <w:rPr>
          <w:rFonts w:ascii="Cambria Math" w:hAnsi="Cambria Math" w:hint="eastAsia"/>
          <w:sz w:val="24"/>
        </w:rPr>
        <w:instrText>谭继鑫</w:instrText>
      </w:r>
      <w:r w:rsidR="00AB09F5">
        <w:rPr>
          <w:rFonts w:ascii="Cambria Math" w:hAnsi="Cambria Math" w:hint="eastAsia"/>
          <w:sz w:val="24"/>
        </w:rPr>
        <w:instrText>"}],"contributor":[{"literal":"</w:instrText>
      </w:r>
      <w:r w:rsidR="00AB09F5">
        <w:rPr>
          <w:rFonts w:ascii="Cambria Math" w:hAnsi="Cambria Math" w:hint="eastAsia"/>
          <w:sz w:val="24"/>
        </w:rPr>
        <w:instrText>陈建勋</w:instrText>
      </w:r>
      <w:r w:rsidR="00AB09F5">
        <w:rPr>
          <w:rFonts w:ascii="Cambria Math" w:hAnsi="Cambria Math" w:hint="eastAsia"/>
          <w:sz w:val="24"/>
        </w:rPr>
        <w:instrText>"}],"accessed":{"date-parts":[["2025",2,25]]},"issued":{"date-parts":[["2021"]]}}}],"</w:instrText>
      </w:r>
      <w:r w:rsidR="00AB09F5">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2E94773F"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导致纹理拉伸或畸变。</w:t>
      </w:r>
    </w:p>
    <w:p w14:paraId="71CBE84F" w14:textId="45E5065A"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0"/>
                    <a:stretch>
                      <a:fillRect/>
                    </a:stretch>
                  </pic:blipFill>
                  <pic:spPr>
                    <a:xfrm>
                      <a:off x="0" y="0"/>
                      <a:ext cx="2257164" cy="2214691"/>
                    </a:xfrm>
                    <a:prstGeom prst="rect">
                      <a:avLst/>
                    </a:prstGeom>
                  </pic:spPr>
                </pic:pic>
              </a:graphicData>
            </a:graphic>
          </wp:inline>
        </w:drawing>
      </w:r>
    </w:p>
    <w:p w14:paraId="75B4E4E0" w14:textId="1AB02609"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sidR="009C0D34">
        <w:rPr>
          <w:rFonts w:hint="eastAsia"/>
          <w:sz w:val="24"/>
        </w:rPr>
        <w:t>投影面映射</w:t>
      </w:r>
    </w:p>
    <w:p w14:paraId="30CE4EE1" w14:textId="74F645C0" w:rsidR="0036497A" w:rsidRPr="009C0D34" w:rsidRDefault="0036497A" w:rsidP="009C0D34">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009C0D34" w:rsidRPr="009C0D34">
        <w:rPr>
          <w:color w:val="000000"/>
          <w:szCs w:val="21"/>
        </w:rPr>
        <w:t>Projection surface mapping</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77777777"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Pr>
          <w:rFonts w:ascii="Cambria Math" w:hAnsi="Cambria Math" w:hint="eastAsia"/>
          <w:sz w:val="24"/>
        </w:rPr>
        <w:t>，</w:t>
      </w:r>
      <w:r w:rsidR="009C0D34">
        <w:rPr>
          <w:rFonts w:ascii="Cambria Math" w:hAnsi="Cambria Math" w:hint="eastAsia"/>
          <w:sz w:val="24"/>
        </w:rPr>
        <w:t>如图</w:t>
      </w:r>
      <w:r>
        <w:rPr>
          <w:rFonts w:ascii="Cambria Math" w:hAnsi="Cambria Math" w:hint="eastAsia"/>
          <w:sz w:val="24"/>
        </w:rPr>
        <w:t>3.5</w:t>
      </w:r>
      <w:r>
        <w:rPr>
          <w:rFonts w:ascii="Cambria Math" w:hAnsi="Cambria Math" w:hint="eastAsia"/>
          <w:sz w:val="24"/>
        </w:rPr>
        <w:t>所示，</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77777777"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6</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1"/>
                    <a:stretch>
                      <a:fillRect/>
                    </a:stretch>
                  </pic:blipFill>
                  <pic:spPr>
                    <a:xfrm>
                      <a:off x="0" y="0"/>
                      <a:ext cx="2157916" cy="1808737"/>
                    </a:xfrm>
                    <a:prstGeom prst="rect">
                      <a:avLst/>
                    </a:prstGeom>
                  </pic:spPr>
                </pic:pic>
              </a:graphicData>
            </a:graphic>
          </wp:inline>
        </w:drawing>
      </w:r>
    </w:p>
    <w:p w14:paraId="1535FDC8" w14:textId="5C97D219"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6</w:t>
      </w:r>
      <w:r>
        <w:rPr>
          <w:rFonts w:hint="eastAsia"/>
          <w:color w:val="000000"/>
          <w:szCs w:val="21"/>
        </w:rPr>
        <w:t>三角面</w:t>
      </w:r>
      <w:r>
        <w:rPr>
          <w:rFonts w:hint="eastAsia"/>
          <w:color w:val="000000"/>
          <w:szCs w:val="21"/>
        </w:rPr>
        <w:t>UV</w:t>
      </w:r>
      <w:r>
        <w:rPr>
          <w:rFonts w:hint="eastAsia"/>
          <w:sz w:val="24"/>
        </w:rPr>
        <w:t>映射</w:t>
      </w:r>
    </w:p>
    <w:p w14:paraId="1D4AEE21" w14:textId="56A05F18"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6</w:t>
      </w:r>
      <w:r w:rsidRPr="006C2995">
        <w:rPr>
          <w:color w:val="000000"/>
          <w:szCs w:val="21"/>
        </w:rPr>
        <w:t xml:space="preserve"> </w:t>
      </w:r>
      <w:r w:rsidRPr="00FC60A6">
        <w:rPr>
          <w:color w:val="000000"/>
          <w:szCs w:val="21"/>
        </w:rPr>
        <w:t>Triangular UV Mapping</w:t>
      </w:r>
    </w:p>
    <w:p w14:paraId="0D4AFBFB" w14:textId="2F8D8761" w:rsidR="002B3D18" w:rsidRPr="002B3D18" w:rsidRDefault="002B3D18" w:rsidP="00675CB5">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公式如下：</w:t>
      </w:r>
    </w:p>
    <w:p w14:paraId="285E6A64" w14:textId="5B09FAB5" w:rsidR="002B3D18" w:rsidRPr="00FC60A6" w:rsidRDefault="00000000" w:rsidP="00FC60A6">
      <w:pPr>
        <w:snapToGrid w:val="0"/>
        <w:spacing w:after="120" w:line="300" w:lineRule="auto"/>
        <w:ind w:firstLineChars="200" w:firstLine="480"/>
        <w:jc w:val="right"/>
        <w:rPr>
          <w:rFonts w:ascii="Cambria Math" w:hAnsi="Cambria Math"/>
          <w:sz w:val="24"/>
        </w:rPr>
      </w:pPr>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00FC60A6">
        <w:rPr>
          <w:rFonts w:ascii="Cambria Math" w:hAnsi="Cambria Math" w:hint="eastAsia"/>
          <w:sz w:val="24"/>
        </w:rPr>
        <w:t xml:space="preserve">                      </w:t>
      </w:r>
      <w:r w:rsidR="00FC60A6">
        <w:rPr>
          <w:rFonts w:ascii="Cambria Math" w:hAnsi="Cambria Math" w:hint="eastAsia"/>
          <w:sz w:val="24"/>
        </w:rPr>
        <w:t>（</w:t>
      </w:r>
      <w:r w:rsidR="00FC60A6">
        <w:rPr>
          <w:rFonts w:ascii="Cambria Math" w:hAnsi="Cambria Math" w:hint="eastAsia"/>
          <w:sz w:val="24"/>
        </w:rPr>
        <w:t>3.15</w:t>
      </w:r>
      <w:r w:rsidR="00FC60A6">
        <w:rPr>
          <w:rFonts w:ascii="Cambria Math" w:hAnsi="Cambria Math" w:hint="eastAsia"/>
          <w:sz w:val="24"/>
        </w:rPr>
        <w:t>）</w:t>
      </w:r>
    </w:p>
    <w:p w14:paraId="0CDB3FF8" w14:textId="0DB04E6C" w:rsidR="002B3D18" w:rsidRPr="00FC60A6" w:rsidRDefault="00000000" w:rsidP="00FC60A6">
      <w:pPr>
        <w:snapToGrid w:val="0"/>
        <w:spacing w:after="120" w:line="300" w:lineRule="auto"/>
        <w:ind w:firstLineChars="200" w:firstLine="480"/>
        <w:jc w:val="right"/>
        <w:rPr>
          <w:rFonts w:ascii="Cambria Math" w:hAnsi="Cambria Math"/>
          <w:sz w:val="24"/>
        </w:rPr>
      </w:pPr>
      <m:oMath>
        <m:sSup>
          <m:sSupPr>
            <m:ctrlPr>
              <w:rPr>
                <w:rFonts w:ascii="Cambria Math" w:hAnsi="Cambria Math"/>
                <w:i/>
                <w:sz w:val="24"/>
              </w:rPr>
            </m:ctrlPr>
          </m:sSupPr>
          <m:e>
            <m:r>
              <w:rPr>
                <w:rFonts w:ascii="Cambria Math" w:hAnsi="Cambria Math"/>
                <w:sz w:val="24"/>
              </w:rPr>
              <m:t>V</m:t>
            </m:r>
          </m:e>
          <m:sup>
            <m:r>
              <w:rPr>
                <w:rFonts w:ascii="Cambria Math" w:hAnsi="Cambria Math"/>
                <w:sz w:val="24"/>
              </w:rPr>
              <m:t>'</m:t>
            </m:r>
          </m:sup>
        </m:sSup>
        <m:r>
          <w:rPr>
            <w:rFonts w:ascii="Cambria Math" w:hAnsi="Cambria Math"/>
            <w:sz w:val="24"/>
          </w:rPr>
          <m:t>=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00FC60A6">
        <w:rPr>
          <w:rFonts w:ascii="Cambria Math" w:hAnsi="Cambria Math" w:hint="eastAsia"/>
          <w:sz w:val="24"/>
        </w:rPr>
        <w:t xml:space="preserve">                      </w:t>
      </w:r>
      <w:r w:rsidR="00FC60A6">
        <w:rPr>
          <w:rFonts w:ascii="Cambria Math" w:hAnsi="Cambria Math" w:hint="eastAsia"/>
          <w:sz w:val="24"/>
        </w:rPr>
        <w:t>（</w:t>
      </w:r>
      <w:r w:rsidR="00FC60A6">
        <w:rPr>
          <w:rFonts w:ascii="Cambria Math" w:hAnsi="Cambria Math" w:hint="eastAsia"/>
          <w:sz w:val="24"/>
        </w:rPr>
        <w:t>3.16</w:t>
      </w:r>
      <w:r w:rsidR="00FC60A6">
        <w:rPr>
          <w:rFonts w:ascii="Cambria Math" w:hAnsi="Cambria Math" w:hint="eastAsia"/>
          <w:sz w:val="24"/>
        </w:rPr>
        <w:t>）</w:t>
      </w:r>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3EC4785F" w14:textId="44570470" w:rsidR="004B2E56" w:rsidRPr="002B3D18" w:rsidRDefault="002B3D18" w:rsidP="00554004">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lastRenderedPageBreak/>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4106CD50" w14:textId="5B4E52CC" w:rsidR="000349C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proofErr w:type="spellStart"/>
      <w:r>
        <w:rPr>
          <w:rFonts w:ascii="Cambria Math" w:hAnsi="Cambria Math" w:hint="eastAsia"/>
          <w:sz w:val="24"/>
        </w:rPr>
        <w:t>uv</w:t>
      </w:r>
      <w:proofErr w:type="spellEnd"/>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r w:rsidR="00554004">
        <w:rPr>
          <w:rFonts w:ascii="Cambria Math" w:hAnsi="Cambria Math" w:hint="eastAsia"/>
          <w:sz w:val="24"/>
        </w:rPr>
        <w:t>如图</w:t>
      </w:r>
      <w:r>
        <w:rPr>
          <w:rFonts w:ascii="Cambria Math" w:hAnsi="Cambria Math" w:hint="eastAsia"/>
          <w:sz w:val="24"/>
        </w:rPr>
        <w:t>3.7</w:t>
      </w:r>
      <w:r>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sidR="00554004">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2"/>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6F1E4E68" w:rsidR="00554004" w:rsidRPr="006C2995" w:rsidRDefault="00554004" w:rsidP="00554004">
      <w:pPr>
        <w:adjustRightInd w:val="0"/>
        <w:snapToGrid w:val="0"/>
        <w:spacing w:line="300" w:lineRule="auto"/>
        <w:jc w:val="center"/>
        <w:rPr>
          <w:color w:val="000000"/>
          <w:szCs w:val="21"/>
        </w:rPr>
      </w:pPr>
      <w:bookmarkStart w:id="47" w:name="OLE_LINK9"/>
      <w:bookmarkStart w:id="48" w:name="OLE_LINK10"/>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7</w:t>
      </w:r>
      <w:r>
        <w:rPr>
          <w:rFonts w:hint="eastAsia"/>
          <w:color w:val="000000"/>
          <w:szCs w:val="21"/>
        </w:rPr>
        <w:t>固定投影面</w:t>
      </w:r>
      <w:r>
        <w:rPr>
          <w:rFonts w:hint="eastAsia"/>
          <w:sz w:val="24"/>
        </w:rPr>
        <w:t>映射</w:t>
      </w:r>
    </w:p>
    <w:p w14:paraId="6E99B071" w14:textId="09578EBD"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7 </w:t>
      </w:r>
      <w:r w:rsidRPr="00554004">
        <w:rPr>
          <w:color w:val="000000"/>
          <w:szCs w:val="21"/>
        </w:rPr>
        <w:t>Fixed projection surface mapping</w:t>
      </w:r>
    </w:p>
    <w:bookmarkEnd w:id="47"/>
    <w:bookmarkEnd w:id="48"/>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7F9D53F2" w:rsidR="00A80736" w:rsidRDefault="00DE3BDD" w:rsidP="00DE3BDD">
      <w:pPr>
        <w:snapToGrid w:val="0"/>
        <w:spacing w:after="120" w:line="300" w:lineRule="auto"/>
        <w:ind w:firstLineChars="200" w:firstLine="480"/>
        <w:rPr>
          <w:rFonts w:ascii="Cambria Math" w:hAnsi="Cambria Math"/>
          <w:sz w:val="24"/>
        </w:rPr>
      </w:pPr>
      <w:r>
        <w:rPr>
          <w:rFonts w:ascii="Cambria Math" w:hAnsi="Cambria Math" w:hint="eastAsia"/>
          <w:sz w:val="24"/>
        </w:rPr>
        <w:t>例如图</w:t>
      </w:r>
      <w:r>
        <w:rPr>
          <w:rFonts w:ascii="Cambria Math" w:hAnsi="Cambria Math" w:hint="eastAsia"/>
          <w:sz w:val="24"/>
        </w:rPr>
        <w:t>3.8</w:t>
      </w:r>
      <w:r>
        <w:rPr>
          <w:rFonts w:ascii="Cambria Math" w:hAnsi="Cambria Math" w:hint="eastAsia"/>
          <w:sz w:val="24"/>
        </w:rPr>
        <w:t>所示，经公式</w:t>
      </w:r>
      <w:r>
        <w:rPr>
          <w:rFonts w:ascii="Cambria Math" w:hAnsi="Cambria Math" w:hint="eastAsia"/>
          <w:sz w:val="24"/>
        </w:rPr>
        <w:t>3.8</w:t>
      </w:r>
      <w:r>
        <w:rPr>
          <w:rFonts w:ascii="Cambria Math" w:hAnsi="Cambria Math" w:hint="eastAsia"/>
          <w:sz w:val="24"/>
        </w:rPr>
        <w:t>计算后得到法向量数据进一步判断向量分量去判断投影平面，如果</w:t>
      </w:r>
      <w:r>
        <w:rPr>
          <w:rFonts w:ascii="Cambria Math" w:hAnsi="Cambria Math" w:hint="eastAsia"/>
          <w:sz w:val="24"/>
        </w:rPr>
        <w:t>x</w:t>
      </w:r>
      <w:r>
        <w:rPr>
          <w:rFonts w:ascii="Cambria Math" w:hAnsi="Cambria Math" w:hint="eastAsia"/>
          <w:sz w:val="24"/>
        </w:rPr>
        <w:t>分量最大则投影至</w:t>
      </w:r>
      <w:r>
        <w:rPr>
          <w:rFonts w:ascii="Cambria Math" w:hAnsi="Cambria Math" w:hint="eastAsia"/>
          <w:sz w:val="24"/>
        </w:rPr>
        <w:t>Y</w:t>
      </w:r>
      <w:r>
        <w:rPr>
          <w:rFonts w:ascii="Cambria Math" w:hAnsi="Cambria Math"/>
          <w:sz w:val="24"/>
        </w:rPr>
        <w:t>-Z</w:t>
      </w:r>
      <w:r>
        <w:rPr>
          <w:rFonts w:ascii="Cambria Math" w:hAnsi="Cambria Math" w:hint="eastAsia"/>
          <w:sz w:val="24"/>
        </w:rPr>
        <w:t>平面，此时对应平面用作</w:t>
      </w:r>
      <w:r>
        <w:rPr>
          <w:rFonts w:ascii="Cambria Math" w:hAnsi="Cambria Math" w:hint="eastAsia"/>
          <w:sz w:val="24"/>
        </w:rPr>
        <w:t>UV</w:t>
      </w:r>
      <w:r>
        <w:rPr>
          <w:rFonts w:ascii="Cambria Math" w:hAnsi="Cambria Math" w:hint="eastAsia"/>
          <w:sz w:val="24"/>
        </w:rPr>
        <w:t>映射平面进行纹理坐标计算。</w:t>
      </w:r>
    </w:p>
    <w:p w14:paraId="705628E1" w14:textId="477C750A" w:rsidR="00257FE7" w:rsidRDefault="00257FE7" w:rsidP="00257FE7">
      <w:pPr>
        <w:snapToGrid w:val="0"/>
        <w:spacing w:after="120" w:line="300" w:lineRule="auto"/>
        <w:ind w:firstLineChars="200" w:firstLine="480"/>
        <w:jc w:val="center"/>
        <w:rPr>
          <w:rFonts w:ascii="Cambria Math" w:hAnsi="Cambria Math"/>
          <w:sz w:val="24"/>
        </w:rPr>
      </w:pPr>
      <w:r w:rsidRPr="00257FE7">
        <w:rPr>
          <w:rFonts w:ascii="Cambria Math" w:hAnsi="Cambria Math"/>
          <w:noProof/>
          <w:sz w:val="24"/>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3"/>
                    <a:stretch>
                      <a:fillRect/>
                    </a:stretch>
                  </pic:blipFill>
                  <pic:spPr>
                    <a:xfrm>
                      <a:off x="0" y="0"/>
                      <a:ext cx="3173043" cy="2195833"/>
                    </a:xfrm>
                    <a:prstGeom prst="rect">
                      <a:avLst/>
                    </a:prstGeom>
                  </pic:spPr>
                </pic:pic>
              </a:graphicData>
            </a:graphic>
          </wp:inline>
        </w:drawing>
      </w:r>
    </w:p>
    <w:p w14:paraId="0C28337B" w14:textId="7FA56449" w:rsidR="00257FE7" w:rsidRPr="006C2995" w:rsidRDefault="00257FE7" w:rsidP="00257FE7">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 xml:space="preserve">8 </w:t>
      </w:r>
      <w:r>
        <w:rPr>
          <w:rFonts w:hint="eastAsia"/>
          <w:color w:val="000000"/>
          <w:szCs w:val="21"/>
        </w:rPr>
        <w:t>投影面动态</w:t>
      </w:r>
      <w:r>
        <w:rPr>
          <w:rFonts w:hint="eastAsia"/>
          <w:sz w:val="24"/>
        </w:rPr>
        <w:t>映射</w:t>
      </w:r>
    </w:p>
    <w:p w14:paraId="787A7004" w14:textId="3C515E8C" w:rsidR="00257FE7" w:rsidRPr="00A80736" w:rsidRDefault="00257FE7" w:rsidP="00DE3BDD">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DE3BDD">
        <w:rPr>
          <w:rFonts w:hint="eastAsia"/>
          <w:color w:val="000000"/>
          <w:szCs w:val="21"/>
        </w:rPr>
        <w:t>8</w:t>
      </w:r>
      <w:r>
        <w:rPr>
          <w:rFonts w:hint="eastAsia"/>
          <w:color w:val="000000"/>
          <w:szCs w:val="21"/>
        </w:rPr>
        <w:t xml:space="preserve"> </w:t>
      </w:r>
      <w:r w:rsidR="00DE3BDD" w:rsidRPr="00DE3BDD">
        <w:rPr>
          <w:color w:val="000000"/>
          <w:szCs w:val="21"/>
        </w:rPr>
        <w:t>Dynamic mapping of projection surface</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带来的几何失真，尤其适用于多朝向、复杂几何体的纹理映射问题。</w:t>
      </w:r>
    </w:p>
    <w:p w14:paraId="47DD595B" w14:textId="0721984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lastRenderedPageBreak/>
        <w:t>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w:t>
      </w:r>
      <w:r w:rsidR="00DE3BDD">
        <w:rPr>
          <w:rFonts w:ascii="Cambria Math" w:hAnsi="Cambria Math" w:hint="eastAsia"/>
          <w:sz w:val="24"/>
        </w:rPr>
        <w:t>并且</w:t>
      </w:r>
      <w:r w:rsidRPr="00731BAB">
        <w:rPr>
          <w:rFonts w:ascii="Cambria Math" w:hAnsi="Cambria Math" w:hint="eastAsia"/>
          <w:sz w:val="24"/>
        </w:rPr>
        <w:t>这种方法</w:t>
      </w:r>
      <w:r w:rsidR="00DE3BDD">
        <w:rPr>
          <w:rFonts w:ascii="Cambria Math" w:hAnsi="Cambria Math" w:hint="eastAsia"/>
          <w:sz w:val="24"/>
        </w:rPr>
        <w:t>在</w:t>
      </w:r>
      <w:r w:rsidR="006040F8">
        <w:rPr>
          <w:rFonts w:ascii="Cambria Math" w:hAnsi="Cambria Math" w:hint="eastAsia"/>
          <w:sz w:val="24"/>
        </w:rPr>
        <w:t>T</w:t>
      </w:r>
      <w:r w:rsidR="00DE3BDD">
        <w:rPr>
          <w:rFonts w:ascii="Cambria Math" w:hAnsi="Cambria Math" w:hint="eastAsia"/>
          <w:sz w:val="24"/>
        </w:rPr>
        <w:t>hree</w:t>
      </w:r>
      <w:r w:rsidR="006040F8">
        <w:rPr>
          <w:rFonts w:ascii="Cambria Math" w:hAnsi="Cambria Math"/>
          <w:sz w:val="24"/>
        </w:rPr>
        <w:t>.</w:t>
      </w:r>
      <w:r w:rsidR="00DE3BDD">
        <w:rPr>
          <w:rFonts w:ascii="Cambria Math" w:hAnsi="Cambria Math" w:hint="eastAsia"/>
          <w:sz w:val="24"/>
        </w:rPr>
        <w:t>js</w:t>
      </w:r>
      <w:r w:rsidR="00DE3BDD">
        <w:rPr>
          <w:rFonts w:ascii="Cambria Math" w:hAnsi="Cambria Math" w:hint="eastAsia"/>
          <w:sz w:val="24"/>
        </w:rPr>
        <w:t>中只支持内置的</w:t>
      </w:r>
      <w:r w:rsidRPr="00731BAB">
        <w:rPr>
          <w:rFonts w:ascii="Cambria Math" w:hAnsi="Cambria Math" w:hint="eastAsia"/>
          <w:sz w:val="24"/>
        </w:rPr>
        <w:t>简单几何体时。</w:t>
      </w:r>
      <w:r w:rsidR="00DE3BDD" w:rsidRPr="00731BAB">
        <w:rPr>
          <w:rFonts w:ascii="Cambria Math" w:hAnsi="Cambria Math" w:hint="eastAsia"/>
          <w:sz w:val="24"/>
        </w:rPr>
        <w:t>相比于</w:t>
      </w:r>
      <w:r w:rsidR="00DE3BDD" w:rsidRPr="00731BAB">
        <w:rPr>
          <w:rFonts w:ascii="Cambria Math" w:hAnsi="Cambria Math" w:hint="eastAsia"/>
          <w:sz w:val="24"/>
        </w:rPr>
        <w:t>Three.js</w:t>
      </w:r>
      <w:r w:rsidR="00DE3BDD">
        <w:rPr>
          <w:rFonts w:ascii="Cambria Math" w:hAnsi="Cambria Math" w:hint="eastAsia"/>
          <w:sz w:val="24"/>
        </w:rPr>
        <w:t>只提供基础几何体的</w:t>
      </w:r>
      <w:r w:rsidR="00DE3BDD" w:rsidRPr="00731BAB">
        <w:rPr>
          <w:rFonts w:ascii="Cambria Math" w:hAnsi="Cambria Math" w:hint="eastAsia"/>
          <w:sz w:val="24"/>
        </w:rPr>
        <w:t>固定</w:t>
      </w:r>
      <w:r w:rsidR="00DE3BDD" w:rsidRPr="00731BAB">
        <w:rPr>
          <w:rFonts w:ascii="Cambria Math" w:hAnsi="Cambria Math" w:hint="eastAsia"/>
          <w:sz w:val="24"/>
        </w:rPr>
        <w:t>UV</w:t>
      </w:r>
      <w:r w:rsidR="00DE3BDD" w:rsidRPr="00731BAB">
        <w:rPr>
          <w:rFonts w:ascii="Cambria Math" w:hAnsi="Cambria Math" w:hint="eastAsia"/>
          <w:sz w:val="24"/>
        </w:rPr>
        <w:t>映射方式</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39CAC0FF"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49" w:name="_Hlk191410978"/>
      <w:r w:rsidRPr="006C2995">
        <w:rPr>
          <w:sz w:val="24"/>
        </w:rPr>
        <w:t>三维可视化交互功能</w:t>
      </w:r>
      <w:bookmarkEnd w:id="49"/>
      <w:r w:rsidRPr="006C2995">
        <w:rPr>
          <w:sz w:val="24"/>
        </w:rPr>
        <w:t>的关键技术之一，通过在场景中投射射线与几何体进行相交计算，用户可以选择、拾取或查询三维模型的特定部分</w:t>
      </w:r>
      <w:r w:rsidR="00386B48">
        <w:rPr>
          <w:sz w:val="24"/>
        </w:rPr>
        <w:fldChar w:fldCharType="begin"/>
      </w:r>
      <w:r w:rsidR="00AB09F5">
        <w:rPr>
          <w:sz w:val="24"/>
        </w:rPr>
        <w:instrText xml:space="preserve"> ADDIN ZOTERO_ITEM CSL_CITATION {"citationID":"i0zvGVus","properties":{"formattedCitation":"\\super [70]\\nosupersub{}","plainCitation":"[70]","noteIndex":0},"citationItems":[{"id":129,"uris":["http://zotero.org/users/local/8clMLtyf/items/QE8H6ZPA"],"item</w:instrText>
      </w:r>
      <w:r w:rsidR="00AB09F5">
        <w:rPr>
          <w:rFonts w:hint="eastAsia"/>
          <w:sz w:val="24"/>
        </w:rPr>
        <w:instrText>Data":{"id":129,"type":"article-journal","abstract":"</w:instrText>
      </w:r>
      <w:r w:rsidR="00AB09F5">
        <w:rPr>
          <w:rFonts w:hint="eastAsia"/>
          <w:sz w:val="24"/>
        </w:rPr>
        <w:instrText>由于微地震监测及分析中需要处理大量的数据</w:instrText>
      </w:r>
      <w:r w:rsidR="00AB09F5">
        <w:rPr>
          <w:rFonts w:hint="eastAsia"/>
          <w:sz w:val="24"/>
        </w:rPr>
        <w:instrText>,</w:instrText>
      </w:r>
      <w:r w:rsidR="00AB09F5">
        <w:rPr>
          <w:rFonts w:hint="eastAsia"/>
          <w:sz w:val="24"/>
        </w:rPr>
        <w:instrText>传统的可视化手段已无法满足其海量的数据信息输出。利用</w:instrText>
      </w:r>
      <w:r w:rsidR="00AB09F5">
        <w:rPr>
          <w:rFonts w:hint="eastAsia"/>
          <w:sz w:val="24"/>
        </w:rPr>
        <w:instrText>OpenGL</w:instrText>
      </w:r>
      <w:r w:rsidR="00AB09F5">
        <w:rPr>
          <w:rFonts w:hint="eastAsia"/>
          <w:sz w:val="24"/>
        </w:rPr>
        <w:instrText>技术对微地震监测中获取的事件数据和煤层的掘进情况进行了三维可视化</w:instrText>
      </w:r>
      <w:r w:rsidR="00AB09F5">
        <w:rPr>
          <w:rFonts w:hint="eastAsia"/>
          <w:sz w:val="24"/>
        </w:rPr>
        <w:instrText>,</w:instrText>
      </w:r>
      <w:r w:rsidR="00AB09F5">
        <w:rPr>
          <w:rFonts w:hint="eastAsia"/>
          <w:sz w:val="24"/>
        </w:rPr>
        <w:instrText>同时结合</w:instrText>
      </w:r>
      <w:r w:rsidR="00AB09F5">
        <w:rPr>
          <w:rFonts w:hint="eastAsia"/>
          <w:sz w:val="24"/>
        </w:rPr>
        <w:instrText>Visual C++</w:instrText>
      </w:r>
      <w:r w:rsidR="00AB09F5">
        <w:rPr>
          <w:rFonts w:hint="eastAsia"/>
          <w:sz w:val="24"/>
        </w:rPr>
        <w:instrText>中的面向对象技术对其可视化界面进行开发</w:instrText>
      </w:r>
      <w:r w:rsidR="00AB09F5">
        <w:rPr>
          <w:rFonts w:hint="eastAsia"/>
          <w:sz w:val="24"/>
        </w:rPr>
        <w:instrText>,</w:instrText>
      </w:r>
      <w:r w:rsidR="00AB09F5">
        <w:rPr>
          <w:rFonts w:hint="eastAsia"/>
          <w:sz w:val="24"/>
        </w:rPr>
        <w:instrText>并实现了三维模型的交互操作功能。在应用实例中运用该方法对煤层的顶板冒落和冲击地压等地层情况进行了有效观测</w:instrText>
      </w:r>
      <w:r w:rsidR="00AB09F5">
        <w:rPr>
          <w:rFonts w:hint="eastAsia"/>
          <w:sz w:val="24"/>
        </w:rPr>
        <w:instrText>,</w:instrText>
      </w:r>
      <w:r w:rsidR="00AB09F5">
        <w:rPr>
          <w:rFonts w:hint="eastAsia"/>
          <w:sz w:val="24"/>
        </w:rPr>
        <w:instrText>井下作业的安全程度和资源的优化配置得到了显著提高。</w:instrText>
      </w:r>
      <w:r w:rsidR="00AB09F5">
        <w:rPr>
          <w:rFonts w:hint="eastAsia"/>
          <w:sz w:val="24"/>
        </w:rPr>
        <w:instrText>","container-title":"</w:instrText>
      </w:r>
      <w:r w:rsidR="00AB09F5">
        <w:rPr>
          <w:rFonts w:hint="eastAsia"/>
          <w:sz w:val="24"/>
        </w:rPr>
        <w:instrText>现代矿业</w:instrText>
      </w:r>
      <w:r w:rsidR="00AB09F5">
        <w:rPr>
          <w:rFonts w:hint="eastAsia"/>
          <w:sz w:val="24"/>
        </w:rPr>
        <w:instrText xml:space="preserve">","issue":"3","language":"zh-CN","note":"download: 197\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P391.41\ndbcode: CJFQ\ndbname: CJFD2009\nfilename: KYKB200903015","page":"28-30","source":"CNKI","title":"</w:instrText>
      </w:r>
      <w:r w:rsidR="00AB09F5">
        <w:rPr>
          <w:rFonts w:hint="eastAsia"/>
          <w:sz w:val="24"/>
        </w:rPr>
        <w:instrText>基于</w:instrText>
      </w:r>
      <w:r w:rsidR="00AB09F5">
        <w:rPr>
          <w:rFonts w:hint="eastAsia"/>
          <w:sz w:val="24"/>
        </w:rPr>
        <w:instrText>OpenGL</w:instrText>
      </w:r>
      <w:r w:rsidR="00AB09F5">
        <w:rPr>
          <w:rFonts w:hint="eastAsia"/>
          <w:sz w:val="24"/>
        </w:rPr>
        <w:instrText>的煤矿三维模型可视化</w:instrText>
      </w:r>
      <w:r w:rsidR="00AB09F5">
        <w:rPr>
          <w:rFonts w:hint="eastAsia"/>
          <w:sz w:val="24"/>
        </w:rPr>
        <w:instrText>","volume":"25","author":[{"literal":"</w:instrText>
      </w:r>
      <w:r w:rsidR="00AB09F5">
        <w:rPr>
          <w:rFonts w:hint="eastAsia"/>
          <w:sz w:val="24"/>
        </w:rPr>
        <w:instrText>段毅</w:instrText>
      </w:r>
      <w:r w:rsidR="00AB09F5">
        <w:rPr>
          <w:rFonts w:hint="eastAsia"/>
          <w:sz w:val="24"/>
        </w:rPr>
        <w:instrText>"},{"literal":"</w:instrText>
      </w:r>
      <w:r w:rsidR="00AB09F5">
        <w:rPr>
          <w:rFonts w:hint="eastAsia"/>
          <w:sz w:val="24"/>
        </w:rPr>
        <w:instrText>李仕雄</w:instrText>
      </w:r>
      <w:r w:rsidR="00AB09F5">
        <w:rPr>
          <w:rFonts w:hint="eastAsia"/>
          <w:sz w:val="24"/>
        </w:rPr>
        <w:instrText>"},{"literal":"</w:instrText>
      </w:r>
      <w:r w:rsidR="00AB09F5">
        <w:rPr>
          <w:rFonts w:hint="eastAsia"/>
          <w:sz w:val="24"/>
        </w:rPr>
        <w:instrText>杨明明</w:instrText>
      </w:r>
      <w:r w:rsidR="00AB09F5">
        <w:rPr>
          <w:rFonts w:hint="eastAsia"/>
          <w:sz w:val="24"/>
        </w:rPr>
        <w:instrText xml:space="preserve">"}],"issued":{"date-parts":[["2009"]]}}}],"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0]</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AB09F5">
        <w:rPr>
          <w:sz w:val="24"/>
        </w:rPr>
        <w:instrText xml:space="preserve"> ADDIN ZOTERO_ITEM CSL_CITATION {"citationID":"8hJm3w7I","properties":{"formattedCitation":"\\super [71-73]\\nosupersub{}","plainCitation":"[71-73]","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1-73]</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9308CC2"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50" w:name="OLE_LINK11"/>
        <w:bookmarkStart w:id="51"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50"/>
      <w:bookmarkEnd w:id="51"/>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Pr="00AF4431" w:rsidRDefault="00AF4431" w:rsidP="00AF4431">
      <w:pPr>
        <w:spacing w:line="400" w:lineRule="exact"/>
        <w:ind w:firstLineChars="200" w:firstLine="480"/>
        <w:rPr>
          <w:sz w:val="24"/>
        </w:rPr>
      </w:pPr>
      <w:r w:rsidRPr="006C2995">
        <w:rPr>
          <w:sz w:val="24"/>
        </w:rPr>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询</w:t>
      </w:r>
      <w:r w:rsidR="00BD6D86">
        <w:rPr>
          <w:rFonts w:hint="eastAsia"/>
          <w:sz w:val="24"/>
        </w:rPr>
        <w:t>、展示等等</w:t>
      </w:r>
      <w:r w:rsidRPr="006C2995">
        <w:rPr>
          <w:sz w:val="24"/>
        </w:rPr>
        <w:t>。</w:t>
      </w:r>
    </w:p>
    <w:p w14:paraId="49DEEAAC" w14:textId="77777777" w:rsidR="00AF4431" w:rsidRPr="00AF4431" w:rsidRDefault="00AF4431" w:rsidP="00AF4431">
      <w:pPr>
        <w:snapToGrid w:val="0"/>
        <w:spacing w:after="120" w:line="300" w:lineRule="auto"/>
        <w:ind w:firstLineChars="200" w:firstLine="480"/>
        <w:jc w:val="right"/>
        <w:rPr>
          <w:rFonts w:ascii="Cambria Math" w:hAnsi="Cambria Math"/>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lastRenderedPageBreak/>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p>
    <w:p w14:paraId="675F2EE4" w14:textId="162F17F7" w:rsidR="003E5815"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r w:rsidR="003E5815" w:rsidRPr="003E5815">
        <w:rPr>
          <w:rFonts w:hint="eastAsia"/>
          <w:sz w:val="24"/>
        </w:rPr>
        <w:t>轨道控制器基于球面坐标系统，将相机位置表示为相对于目标点的球坐标</w:t>
      </w:r>
      <w:r w:rsidR="003E5815">
        <w:rPr>
          <w:rFonts w:hint="eastAsia"/>
          <w:sz w:val="24"/>
        </w:rPr>
        <w:t>，</w:t>
      </w:r>
      <w:r w:rsidR="003E5815" w:rsidRPr="003E5815">
        <w:rPr>
          <w:rFonts w:hint="eastAsia"/>
          <w:sz w:val="24"/>
        </w:rPr>
        <w:t>控制器通过修改球坐标参数来实现相机运动。</w:t>
      </w:r>
    </w:p>
    <w:p w14:paraId="06F7B37A" w14:textId="674D7E97" w:rsidR="00BD43EB" w:rsidRDefault="003E5815" w:rsidP="003E5815">
      <w:pPr>
        <w:ind w:firstLineChars="200" w:firstLine="480"/>
        <w:rPr>
          <w:sz w:val="24"/>
        </w:rPr>
      </w:pPr>
      <w:r>
        <w:rPr>
          <w:rFonts w:hint="eastAsia"/>
          <w:sz w:val="24"/>
        </w:rPr>
        <w:t xml:space="preserve"> </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t>相机的坐标由球面坐标到笛卡尔坐标到转换公式如下。</w:t>
      </w:r>
    </w:p>
    <w:p w14:paraId="762A4297" w14:textId="4F1066A9"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6C900EBB"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087B9A31"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2FCEC450"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28EA299C" w14:textId="13B28ED8" w:rsidR="00BD6D86" w:rsidRDefault="006C2995" w:rsidP="00BD6DF5">
      <w:pPr>
        <w:spacing w:line="400" w:lineRule="exact"/>
        <w:ind w:firstLineChars="200" w:firstLine="480"/>
        <w:rPr>
          <w:sz w:val="24"/>
        </w:rPr>
      </w:pPr>
      <w:r w:rsidRPr="006C2995">
        <w:rPr>
          <w:rFonts w:hint="eastAsia"/>
          <w:sz w:val="24"/>
        </w:rPr>
        <w:t>巷道漫游是一种虚拟现实技术，旨在通过</w:t>
      </w:r>
      <w:bookmarkStart w:id="52" w:name="_Hlk191410079"/>
      <w:r w:rsidRPr="006C2995">
        <w:rPr>
          <w:rFonts w:hint="eastAsia"/>
          <w:sz w:val="24"/>
        </w:rPr>
        <w:t>三维可视化手段</w:t>
      </w:r>
      <w:bookmarkEnd w:id="52"/>
      <w:r w:rsidRPr="006C2995">
        <w:rPr>
          <w:rFonts w:hint="eastAsia"/>
          <w:sz w:val="24"/>
        </w:rPr>
        <w:t>实现巷道结构的沉浸式探索与交互</w:t>
      </w:r>
      <w:r w:rsidR="00D1349F">
        <w:rPr>
          <w:sz w:val="24"/>
        </w:rPr>
        <w:fldChar w:fldCharType="begin"/>
      </w:r>
      <w:r w:rsidR="00AB09F5">
        <w:rPr>
          <w:sz w:val="24"/>
        </w:rPr>
        <w:instrText xml:space="preserve"> ADDIN ZOTERO_ITEM CSL_CITATION {"citationID":"HswFSiHr","properties":{"formattedCitation":"\\super [74]\\nosupersub{}","plainCitation":"[74]","noteIndex":0},"citationItems":[{"id":118,"uris":["http://zotero.org/users/local/8clMLtyf/items/N3I7LMAX"],"item</w:instrText>
      </w:r>
      <w:r w:rsidR="00AB09F5">
        <w:rPr>
          <w:rFonts w:hint="eastAsia"/>
          <w:sz w:val="24"/>
        </w:rPr>
        <w:instrText>Data":{"id":118,"type":"thesis","abstract":"</w:instrText>
      </w:r>
      <w:r w:rsidR="00AB09F5">
        <w:rPr>
          <w:rFonts w:hint="eastAsia"/>
          <w:sz w:val="24"/>
        </w:rPr>
        <w:instrText>煤炭是我国的第一能源，在一次性能源结构中占</w:instrText>
      </w:r>
      <w:r w:rsidR="00AB09F5">
        <w:rPr>
          <w:rFonts w:hint="eastAsia"/>
          <w:sz w:val="24"/>
        </w:rPr>
        <w:instrText>72</w:instrText>
      </w:r>
      <w:r w:rsidR="00AB09F5">
        <w:rPr>
          <w:rFonts w:hint="eastAsia"/>
          <w:sz w:val="24"/>
        </w:rPr>
        <w:instrText>％以上，随着我国经济体制改革的不断深入，现代化进程的不断加快，煤矿生产必将改变目前的人海战术，以现代化的管理和生产技术展现于世人面前。</w:instrText>
      </w:r>
      <w:r w:rsidR="00AB09F5">
        <w:rPr>
          <w:rFonts w:hint="eastAsia"/>
          <w:sz w:val="24"/>
        </w:rPr>
        <w:instrText>\n\n\n\n\n\n\n\t</w:instrText>
      </w:r>
      <w:r w:rsidR="00AB09F5">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AB09F5">
        <w:rPr>
          <w:rFonts w:hint="eastAsia"/>
          <w:sz w:val="24"/>
        </w:rPr>
        <w:instrText>\n\n\n\n\n\n\n\t</w:instrText>
      </w:r>
      <w:r w:rsidR="00AB09F5">
        <w:rPr>
          <w:rFonts w:hint="eastAsia"/>
          <w:sz w:val="24"/>
        </w:rPr>
        <w:instrText>本文首先分析了巷道三维可视化建模国内外研究现状，然后详尽地对比了</w:instrText>
      </w:r>
      <w:r w:rsidR="00AB09F5">
        <w:rPr>
          <w:rFonts w:hint="eastAsia"/>
          <w:sz w:val="24"/>
        </w:rPr>
        <w:instrText>visual C#</w:instrText>
      </w:r>
      <w:r w:rsidR="00AB09F5">
        <w:rPr>
          <w:rFonts w:hint="eastAsia"/>
          <w:sz w:val="24"/>
        </w:rPr>
        <w:instrText>与其它开发语言</w:instrText>
      </w:r>
      <w:r w:rsidR="00AB09F5">
        <w:rPr>
          <w:rFonts w:hint="eastAsia"/>
          <w:sz w:val="24"/>
        </w:rPr>
        <w:instrText>VC</w:instrText>
      </w:r>
      <w:r w:rsidR="00AB09F5">
        <w:rPr>
          <w:rFonts w:hint="eastAsia"/>
          <w:sz w:val="24"/>
        </w:rPr>
        <w:instrText>、</w:instrText>
      </w:r>
      <w:r w:rsidR="00AB09F5">
        <w:rPr>
          <w:rFonts w:hint="eastAsia"/>
          <w:sz w:val="24"/>
        </w:rPr>
        <w:instrText>Java</w:instrText>
      </w:r>
      <w:r w:rsidR="00AB09F5">
        <w:rPr>
          <w:rFonts w:hint="eastAsia"/>
          <w:sz w:val="24"/>
        </w:rPr>
        <w:instrText>等相比的优点与不足，同时也比较了</w:instrText>
      </w:r>
      <w:r w:rsidR="00AB09F5">
        <w:rPr>
          <w:rFonts w:hint="eastAsia"/>
          <w:sz w:val="24"/>
        </w:rPr>
        <w:instrText>DirectX</w:instrText>
      </w:r>
      <w:r w:rsidR="00AB09F5">
        <w:rPr>
          <w:rFonts w:hint="eastAsia"/>
          <w:sz w:val="24"/>
        </w:rPr>
        <w:instrText>与</w:instrText>
      </w:r>
      <w:r w:rsidR="00AB09F5">
        <w:rPr>
          <w:rFonts w:hint="eastAsia"/>
          <w:sz w:val="24"/>
        </w:rPr>
        <w:instrText>OpenGL</w:instrText>
      </w:r>
      <w:r w:rsidR="00AB09F5">
        <w:rPr>
          <w:rFonts w:hint="eastAsia"/>
          <w:sz w:val="24"/>
        </w:rPr>
        <w:instrText>的优劣，最后作者采用</w:instrText>
      </w:r>
      <w:r w:rsidR="00AB09F5">
        <w:rPr>
          <w:rFonts w:hint="eastAsia"/>
          <w:sz w:val="24"/>
        </w:rPr>
        <w:instrText>visual C# 2005</w:instrText>
      </w:r>
      <w:r w:rsidR="00AB09F5">
        <w:rPr>
          <w:rFonts w:hint="eastAsia"/>
          <w:sz w:val="24"/>
        </w:rPr>
        <w:instrText>与</w:instrText>
      </w:r>
      <w:r w:rsidR="00AB09F5">
        <w:rPr>
          <w:rFonts w:hint="eastAsia"/>
          <w:sz w:val="24"/>
        </w:rPr>
        <w:instrText>DirectX9.0c</w:instrText>
      </w:r>
      <w:r w:rsidR="00AB09F5">
        <w:rPr>
          <w:rFonts w:hint="eastAsia"/>
          <w:sz w:val="24"/>
        </w:rPr>
        <w:instrText>结合，根据三维游戏中的三维场景模拟，精灵运动的思想对巷道三维可视化模拟进行研究。</w:instrText>
      </w:r>
      <w:r w:rsidR="00AB09F5">
        <w:rPr>
          <w:rFonts w:hint="eastAsia"/>
          <w:sz w:val="24"/>
        </w:rPr>
        <w:instrText>\n\n\n\n\n\n\n\t</w:instrText>
      </w:r>
      <w:r w:rsidR="00AB09F5">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AB09F5">
        <w:rPr>
          <w:rFonts w:hint="eastAsia"/>
          <w:sz w:val="24"/>
        </w:rPr>
        <w:instrText>\n\n\n\n\n\n\n\t(1)</w:instrText>
      </w:r>
      <w:r w:rsidR="00AB09F5">
        <w:rPr>
          <w:rFonts w:hint="eastAsia"/>
          <w:sz w:val="24"/>
        </w:rPr>
        <w:instrText>完成了巷道数据的导入以及数据管理如：添加、删除、查询等功能。</w:instrText>
      </w:r>
      <w:r w:rsidR="00AB09F5">
        <w:rPr>
          <w:rFonts w:hint="eastAsia"/>
          <w:sz w:val="24"/>
        </w:rPr>
        <w:instrText>\n\n\n\n\n\n\n\t(2)</w:instrText>
      </w:r>
      <w:r w:rsidR="00AB09F5">
        <w:rPr>
          <w:rFonts w:hint="eastAsia"/>
          <w:sz w:val="24"/>
        </w:rPr>
        <w:instrText>实现了巷道由点—</w:instrText>
      </w:r>
      <w:r w:rsidR="00AB09F5">
        <w:rPr>
          <w:rFonts w:hint="eastAsia"/>
          <w:sz w:val="24"/>
        </w:rPr>
        <w:instrText>&amp;gt;</w:instrText>
      </w:r>
      <w:r w:rsidR="00AB09F5">
        <w:rPr>
          <w:rFonts w:hint="eastAsia"/>
          <w:sz w:val="24"/>
        </w:rPr>
        <w:instrText>线—</w:instrText>
      </w:r>
      <w:r w:rsidR="00AB09F5">
        <w:rPr>
          <w:rFonts w:hint="eastAsia"/>
          <w:sz w:val="24"/>
        </w:rPr>
        <w:instrText>&amp;gt;</w:instrText>
      </w:r>
      <w:r w:rsidR="00AB09F5">
        <w:rPr>
          <w:rFonts w:hint="eastAsia"/>
          <w:sz w:val="24"/>
        </w:rPr>
        <w:instrText>面—</w:instrText>
      </w:r>
      <w:r w:rsidR="00AB09F5">
        <w:rPr>
          <w:rFonts w:hint="eastAsia"/>
          <w:sz w:val="24"/>
        </w:rPr>
        <w:instrText>&amp;gt;</w:instrText>
      </w:r>
      <w:r w:rsidR="00AB09F5">
        <w:rPr>
          <w:rFonts w:hint="eastAsia"/>
          <w:sz w:val="24"/>
        </w:rPr>
        <w:instrText>单个巷道</w:instrText>
      </w:r>
      <w:r w:rsidR="00AB09F5">
        <w:rPr>
          <w:rFonts w:hint="eastAsia"/>
          <w:sz w:val="24"/>
        </w:rPr>
        <w:instrText>-&amp;gt;</w:instrText>
      </w:r>
      <w:r w:rsidR="00AB09F5">
        <w:rPr>
          <w:rFonts w:hint="eastAsia"/>
          <w:sz w:val="24"/>
        </w:rPr>
        <w:instrText>多个巷道的过渡。</w:instrText>
      </w:r>
      <w:r w:rsidR="00AB09F5">
        <w:rPr>
          <w:rFonts w:hint="eastAsia"/>
          <w:sz w:val="24"/>
        </w:rPr>
        <w:instrText>\n\n\n\n\n\n\n\t(3)</w:instrText>
      </w:r>
      <w:r w:rsidR="00AB09F5">
        <w:rPr>
          <w:rFonts w:hint="eastAsia"/>
          <w:sz w:val="24"/>
        </w:rPr>
        <w:instrText>解决了巷道模拟过程中巷道连接点处的错切与重叠。为巷道漫游做准备。</w:instrText>
      </w:r>
      <w:r w:rsidR="00AB09F5">
        <w:rPr>
          <w:rFonts w:hint="eastAsia"/>
          <w:sz w:val="24"/>
        </w:rPr>
        <w:instrText>\n\n\n\n\n\n\n\t(4)</w:instrText>
      </w:r>
      <w:r w:rsidR="00AB09F5">
        <w:rPr>
          <w:rFonts w:hint="eastAsia"/>
          <w:sz w:val="24"/>
        </w:rPr>
        <w:instrText>方向光和聚光灯的运用以及纹理的映射使得巷道的模拟更加具有真实感。</w:instrText>
      </w:r>
      <w:r w:rsidR="00AB09F5">
        <w:rPr>
          <w:rFonts w:hint="eastAsia"/>
          <w:sz w:val="24"/>
        </w:rPr>
        <w:instrText>\n\n\n\n\n\n\n\t(5)</w:instrText>
      </w:r>
      <w:r w:rsidR="00AB09F5">
        <w:rPr>
          <w:rFonts w:hint="eastAsia"/>
          <w:sz w:val="24"/>
        </w:rPr>
        <w:instrText>可以任意切换进行巷道外部分析与内部漫游，用户可以单选或组合选择显示巷道中线、巷道名称、巷道体、视点位置、巷道漫游以及显示数据信息。</w:instrText>
      </w:r>
      <w:r w:rsidR="00AB09F5">
        <w:rPr>
          <w:rFonts w:hint="eastAsia"/>
          <w:sz w:val="24"/>
        </w:rPr>
        <w:instrText>\n\n\n\n\n\n\n\t(6)</w:instrText>
      </w:r>
      <w:r w:rsidR="00AB09F5">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AB09F5">
        <w:rPr>
          <w:rFonts w:hint="eastAsia"/>
          <w:sz w:val="24"/>
        </w:rPr>
        <w:instrText>\n\n\n\n\n\n\n\t(7)</w:instrText>
      </w:r>
      <w:r w:rsidR="00AB09F5">
        <w:rPr>
          <w:rFonts w:hint="eastAsia"/>
          <w:sz w:val="24"/>
        </w:rPr>
        <w:instrText>巷道内部漫游主要是沿着巷道中线进行漫游，可以实时的了解视点的位置，还可以在巷道内实现前进、倒退、巷道切换等功能，并有简单的碰撞检测。</w:instrText>
      </w:r>
      <w:r w:rsidR="00AB09F5">
        <w:rPr>
          <w:rFonts w:hint="eastAsia"/>
          <w:sz w:val="24"/>
        </w:rPr>
        <w:instrText>\n\n\n\n\n\n\n\t(8)</w:instrText>
      </w:r>
      <w:r w:rsidR="00AB09F5">
        <w:rPr>
          <w:rFonts w:hint="eastAsia"/>
          <w:sz w:val="24"/>
        </w:rPr>
        <w:instrText>图形的导出可为观察者提供满意的图像，方便以后的备案。</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major: </w:instrText>
      </w:r>
      <w:r w:rsidR="00AB09F5">
        <w:rPr>
          <w:rFonts w:hint="eastAsia"/>
          <w:sz w:val="24"/>
        </w:rPr>
        <w:instrText>地图制图与地理信息工程</w:instrText>
      </w:r>
      <w:r w:rsidR="00AB09F5">
        <w:rPr>
          <w:rFonts w:hint="eastAsia"/>
          <w:sz w:val="24"/>
        </w:rPr>
        <w:instrText xml:space="preserve">\ndownload: 1006\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D672\ndbcode: CMFD\ndbname: CMFD2008\nfilename: 2008013785.nh","number-of-pages":"106","publisher":"</w:instrText>
      </w:r>
      <w:r w:rsidR="00AB09F5">
        <w:rPr>
          <w:rFonts w:hint="eastAsia"/>
          <w:sz w:val="24"/>
        </w:rPr>
        <w:instrText>山东科技大学</w:instrText>
      </w:r>
      <w:r w:rsidR="00AB09F5">
        <w:rPr>
          <w:rFonts w:hint="eastAsia"/>
          <w:sz w:val="24"/>
        </w:rPr>
        <w:instrText>","source":"CNKI","title":"</w:instrText>
      </w:r>
      <w:r w:rsidR="00AB09F5">
        <w:rPr>
          <w:rFonts w:hint="eastAsia"/>
          <w:sz w:val="24"/>
        </w:rPr>
        <w:instrText>巷道三维可视化建模技术</w:instrText>
      </w:r>
      <w:r w:rsidR="00AB09F5">
        <w:rPr>
          <w:rFonts w:hint="eastAsia"/>
          <w:sz w:val="24"/>
        </w:rPr>
        <w:instrText xml:space="preserve">            </w:instrText>
      </w:r>
      <w:r w:rsidR="00AB09F5">
        <w:rPr>
          <w:rFonts w:hint="eastAsia"/>
          <w:sz w:val="24"/>
        </w:rPr>
        <w:instrText>——以东滩煤矿为例</w:instrText>
      </w:r>
      <w:r w:rsidR="00AB09F5">
        <w:rPr>
          <w:rFonts w:hint="eastAsia"/>
          <w:sz w:val="24"/>
        </w:rPr>
        <w:instrText>","URL":"https://kns.cnki.net/KCMS/detail/detail.aspx?dbcode=CMFD&amp;dbname=CMFD2008&amp;filename=2008013785.nh","author":[{"literal":"</w:instrText>
      </w:r>
      <w:r w:rsidR="00AB09F5">
        <w:rPr>
          <w:rFonts w:hint="eastAsia"/>
          <w:sz w:val="24"/>
        </w:rPr>
        <w:instrText>石奉华</w:instrText>
      </w:r>
      <w:r w:rsidR="00AB09F5">
        <w:rPr>
          <w:rFonts w:hint="eastAsia"/>
          <w:sz w:val="24"/>
        </w:rPr>
        <w:instrText>"}],"contributor":[{"literal":"</w:instrText>
      </w:r>
      <w:r w:rsidR="00AB09F5">
        <w:rPr>
          <w:rFonts w:hint="eastAsia"/>
          <w:sz w:val="24"/>
        </w:rPr>
        <w:instrText>刘冰</w:instrText>
      </w:r>
      <w:r w:rsidR="00AB09F5">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4]</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一样移动视角，探索三维场景。</w:t>
      </w:r>
    </w:p>
    <w:p w14:paraId="426BEDBB" w14:textId="3FD85E0B" w:rsidR="00DA173A" w:rsidRDefault="00DA173A" w:rsidP="00BD6DF5">
      <w:pPr>
        <w:spacing w:line="400" w:lineRule="exact"/>
        <w:ind w:firstLineChars="200" w:firstLine="480"/>
        <w:rPr>
          <w:sz w:val="24"/>
        </w:rPr>
      </w:pPr>
      <w:r w:rsidRPr="00DA173A">
        <w:rPr>
          <w:sz w:val="24"/>
        </w:rPr>
        <w:t>第一人称控制器其核心是将用户</w:t>
      </w:r>
      <w:r>
        <w:rPr>
          <w:rFonts w:hint="eastAsia"/>
          <w:sz w:val="24"/>
        </w:rPr>
        <w:t>鼠标</w:t>
      </w:r>
      <w:r w:rsidRPr="00DA173A">
        <w:rPr>
          <w:sz w:val="24"/>
        </w:rPr>
        <w:t>输入转换为相机的旋转和位移</w:t>
      </w:r>
      <w:r>
        <w:rPr>
          <w:rFonts w:hint="eastAsia"/>
          <w:sz w:val="24"/>
        </w:rPr>
        <w:t>。</w:t>
      </w:r>
    </w:p>
    <w:p w14:paraId="527AA870" w14:textId="44F9B178" w:rsidR="00DA173A" w:rsidRPr="00DA173A" w:rsidRDefault="00DA173A" w:rsidP="00DA173A">
      <w:pPr>
        <w:spacing w:line="400" w:lineRule="exact"/>
        <w:ind w:firstLineChars="200" w:firstLine="480"/>
        <w:rPr>
          <w:sz w:val="24"/>
        </w:rPr>
      </w:pPr>
      <w:r>
        <w:rPr>
          <w:rFonts w:hint="eastAsia"/>
          <w:sz w:val="24"/>
        </w:rPr>
        <w:t xml:space="preserve">1 </w:t>
      </w:r>
      <w:r w:rsidRPr="00DA173A">
        <w:rPr>
          <w:sz w:val="24"/>
        </w:rPr>
        <w:t>第一人称视角的旋转基于欧拉角系统，使用</w:t>
      </w:r>
      <w:r w:rsidRPr="00DA173A">
        <w:rPr>
          <w:sz w:val="24"/>
        </w:rPr>
        <w:t xml:space="preserve"> YXZ </w:t>
      </w:r>
      <w:r w:rsidRPr="00DA173A">
        <w:rPr>
          <w:sz w:val="24"/>
        </w:rPr>
        <w:t>顺序（先偏航，再俯仰，最后滚转）。当用户移动鼠标时，控制器将鼠标位移转换为欧拉角增量，并应用到相机旋转上。</w:t>
      </w:r>
    </w:p>
    <w:p w14:paraId="469CAB20" w14:textId="0B0D91AC" w:rsidR="00DA173A" w:rsidRPr="00DA173A" w:rsidRDefault="00DA173A" w:rsidP="00DA173A">
      <w:pPr>
        <w:spacing w:line="400" w:lineRule="exact"/>
        <w:ind w:firstLineChars="200" w:firstLine="480"/>
        <w:rPr>
          <w:sz w:val="24"/>
        </w:rPr>
      </w:pPr>
      <w:r w:rsidRPr="00DA173A">
        <w:rPr>
          <w:sz w:val="24"/>
        </w:rPr>
        <w:t>对于给定的鼠标移动量</w:t>
      </w:r>
      <w:r w:rsidRPr="00DA173A">
        <w:rPr>
          <w:sz w:val="24"/>
        </w:rPr>
        <w:t>(Δx, Δy)</w:t>
      </w:r>
      <w:r w:rsidRPr="00DA173A">
        <w:rPr>
          <w:sz w:val="24"/>
        </w:rPr>
        <w:t>，欧拉角的变化计算为：</w:t>
      </w:r>
    </w:p>
    <w:p w14:paraId="0391BA76" w14:textId="11171A28"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0BDC0D12" w:rsidR="00102448" w:rsidRPr="00965952" w:rsidRDefault="00102448" w:rsidP="00965952">
      <w:pPr>
        <w:ind w:firstLineChars="200" w:firstLine="480"/>
        <w:jc w:val="right"/>
        <w:rPr>
          <w:sz w:val="24"/>
        </w:rPr>
      </w:pPr>
      <m:oMath>
        <m:r>
          <w:rPr>
            <w:rFonts w:ascii="Cambria Math" w:hAnsi="Cambria Math"/>
            <w:sz w:val="24"/>
          </w:rPr>
          <w:lastRenderedPageBreak/>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40A86AFF" w14:textId="14CD05B2" w:rsidR="00DA173A" w:rsidRPr="00DA173A" w:rsidRDefault="00102448" w:rsidP="0010244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通常在</w:t>
      </w:r>
      <w:r w:rsidR="00DA173A" w:rsidRPr="00DA173A">
        <w:rPr>
          <w:sz w:val="24"/>
        </w:rPr>
        <w:t xml:space="preserve"> 0.001 </w:t>
      </w:r>
      <w:r w:rsidR="00DA173A" w:rsidRPr="00DA173A">
        <w:rPr>
          <w:sz w:val="24"/>
        </w:rPr>
        <w:t>到</w:t>
      </w:r>
      <w:r w:rsidR="00DA173A" w:rsidRPr="00DA173A">
        <w:rPr>
          <w:sz w:val="24"/>
        </w:rPr>
        <w:t xml:space="preserve"> 0.005 </w:t>
      </w:r>
      <w:r w:rsidR="00DA173A" w:rsidRPr="00DA173A">
        <w:rPr>
          <w:sz w:val="24"/>
        </w:rPr>
        <w:t>之间</w:t>
      </w:r>
      <w:r>
        <w:rPr>
          <w:rFonts w:hint="eastAsia"/>
          <w:sz w:val="24"/>
        </w:rPr>
        <w:t>，决定了用户视角旋转的快慢</w:t>
      </w:r>
      <w:r w:rsidR="00DA173A" w:rsidRPr="00DA173A">
        <w:rPr>
          <w:rFonts w:hint="eastAsia"/>
          <w:sz w:val="24"/>
        </w:rPr>
        <w:t>。</w:t>
      </w:r>
    </w:p>
    <w:p w14:paraId="181D89DD" w14:textId="6B9845F0" w:rsidR="00DA173A" w:rsidRPr="00102448" w:rsidRDefault="00DA173A" w:rsidP="007E5897">
      <w:pPr>
        <w:ind w:firstLineChars="200" w:firstLine="480"/>
        <w:rPr>
          <w:sz w:val="24"/>
        </w:rPr>
      </w:pPr>
      <w:r w:rsidRPr="00102448">
        <w:rPr>
          <w:sz w:val="24"/>
        </w:rPr>
        <w:t>欧拉角更新后，需要应用到相机的朝向</w:t>
      </w:r>
      <w:r w:rsidR="00102448" w:rsidRPr="00102448">
        <w:rPr>
          <w:rFonts w:hint="eastAsia"/>
          <w:sz w:val="24"/>
        </w:rPr>
        <w:t>，</w:t>
      </w:r>
      <w:r w:rsidR="00965952">
        <w:rPr>
          <w:rFonts w:hint="eastAsia"/>
          <w:sz w:val="24"/>
        </w:rPr>
        <w:t>在</w:t>
      </w:r>
      <w:r w:rsidR="00965952">
        <w:rPr>
          <w:rFonts w:hint="eastAsia"/>
          <w:sz w:val="24"/>
        </w:rPr>
        <w:t>Three.js</w:t>
      </w:r>
      <w:r w:rsidR="00965952">
        <w:rPr>
          <w:rFonts w:hint="eastAsia"/>
          <w:sz w:val="24"/>
        </w:rPr>
        <w:t>中主要</w:t>
      </w:r>
      <w:r w:rsidRPr="00102448">
        <w:rPr>
          <w:rFonts w:hint="eastAsia"/>
          <w:sz w:val="24"/>
        </w:rPr>
        <w:t>通</w:t>
      </w:r>
      <w:r w:rsidRPr="00102448">
        <w:rPr>
          <w:sz w:val="24"/>
        </w:rPr>
        <w:t>过四元数转换实现：</w:t>
      </w:r>
    </w:p>
    <w:p w14:paraId="745A1CEE" w14:textId="68F61D14"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7E5897">
        <w:rPr>
          <w:rFonts w:hint="eastAsia"/>
          <w:sz w:val="24"/>
        </w:rPr>
        <w:t>（</w:t>
      </w:r>
      <w:r w:rsidR="007E5897">
        <w:rPr>
          <w:rFonts w:hint="eastAsia"/>
          <w:sz w:val="24"/>
        </w:rPr>
        <w:t>3.26</w:t>
      </w:r>
      <w:r w:rsidR="007E5897">
        <w:rPr>
          <w:rFonts w:hint="eastAsia"/>
          <w:sz w:val="24"/>
        </w:rPr>
        <w:t>）</w:t>
      </w:r>
    </w:p>
    <w:p w14:paraId="3B950F3D" w14:textId="44F558BD"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DA173A" w:rsidRPr="00102448">
        <w:rPr>
          <w:sz w:val="24"/>
        </w:rPr>
        <w:t xml:space="preserve"> </w:t>
      </w:r>
      <w:r w:rsidR="00DA173A" w:rsidRPr="00102448">
        <w:rPr>
          <w:sz w:val="24"/>
        </w:rPr>
        <w:t>和</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分别是绕</w:t>
      </w:r>
      <w:r w:rsidR="00DA173A" w:rsidRPr="00102448">
        <w:rPr>
          <w:sz w:val="24"/>
        </w:rPr>
        <w:t xml:space="preserve"> Y </w:t>
      </w:r>
      <w:r w:rsidR="00DA173A" w:rsidRPr="00102448">
        <w:rPr>
          <w:sz w:val="24"/>
        </w:rPr>
        <w:t>轴和</w:t>
      </w:r>
      <w:r w:rsidR="00DA173A" w:rsidRPr="00102448">
        <w:rPr>
          <w:sz w:val="24"/>
        </w:rPr>
        <w:t xml:space="preserve"> X </w:t>
      </w:r>
      <w:r w:rsidR="00DA173A" w:rsidRPr="00102448">
        <w:rPr>
          <w:sz w:val="24"/>
        </w:rPr>
        <w:t>轴的四元数旋转。</w:t>
      </w:r>
    </w:p>
    <w:p w14:paraId="607660AA" w14:textId="666DB6D4" w:rsidR="00DA173A" w:rsidRPr="00965952" w:rsidRDefault="00102448" w:rsidP="007E5897">
      <w:pPr>
        <w:spacing w:line="400" w:lineRule="exact"/>
        <w:ind w:firstLineChars="200" w:firstLine="480"/>
        <w:rPr>
          <w:sz w:val="24"/>
        </w:rPr>
      </w:pPr>
      <w:r w:rsidRPr="00102448">
        <w:rPr>
          <w:sz w:val="24"/>
        </w:rPr>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965952" w:rsidRDefault="00965952" w:rsidP="007E5897">
      <w:pPr>
        <w:spacing w:line="400" w:lineRule="exact"/>
        <w:ind w:firstLineChars="200" w:firstLine="480"/>
        <w:jc w:val="right"/>
        <w:rPr>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Pr>
          <w:rFonts w:hint="eastAsia"/>
          <w:sz w:val="24"/>
        </w:rPr>
        <w:t xml:space="preserve">         </w:t>
      </w:r>
      <w:r w:rsidR="007E5897">
        <w:rPr>
          <w:rFonts w:hint="eastAsia"/>
          <w:sz w:val="24"/>
        </w:rPr>
        <w:t>（</w:t>
      </w:r>
      <w:r w:rsidR="007E5897">
        <w:rPr>
          <w:rFonts w:hint="eastAsia"/>
          <w:sz w:val="24"/>
        </w:rPr>
        <w:t>3.30</w:t>
      </w:r>
      <w:r w:rsidR="007E5897">
        <w:rPr>
          <w:rFonts w:hint="eastAsia"/>
          <w:sz w:val="24"/>
        </w:rPr>
        <w:t>）</w:t>
      </w:r>
    </w:p>
    <w:p w14:paraId="761DC709" w14:textId="120DF02D" w:rsidR="00965952" w:rsidRDefault="00965952" w:rsidP="00334029">
      <w:pPr>
        <w:spacing w:line="400" w:lineRule="exact"/>
        <w:rPr>
          <w:sz w:val="24"/>
        </w:rPr>
      </w:pPr>
      <w:r>
        <w:rPr>
          <w:rFonts w:hint="eastAsia"/>
          <w:sz w:val="24"/>
        </w:rPr>
        <w:t>式中：</w:t>
      </w:r>
      <m:oMath>
        <m:r>
          <w:rPr>
            <w:rFonts w:ascii="Cambria Math" w:hAnsi="Cambria Math"/>
            <w:sz w:val="24"/>
          </w:rPr>
          <m:t>s</m:t>
        </m:r>
      </m:oMath>
      <w:r w:rsidRPr="00965952">
        <w:rPr>
          <w:sz w:val="24"/>
        </w:rPr>
        <w:t>是</w:t>
      </w:r>
      <w:r>
        <w:rPr>
          <w:rFonts w:hint="eastAsia"/>
          <w:sz w:val="24"/>
        </w:rPr>
        <w:t>用户输入的</w:t>
      </w:r>
      <w:r w:rsidRPr="00965952">
        <w:rPr>
          <w:sz w:val="24"/>
        </w:rPr>
        <w:t>移动速度</w:t>
      </w:r>
      <w:r>
        <w:rPr>
          <w:rFonts w:hint="eastAsia"/>
          <w:sz w:val="24"/>
        </w:rPr>
        <w:t>大小；</w:t>
      </w:r>
      <w:r w:rsidRPr="00965952">
        <w:rPr>
          <w:sz w:val="24"/>
        </w:rPr>
        <w:t>w</w:t>
      </w:r>
      <w:r>
        <w:rPr>
          <w:rFonts w:hint="eastAsia"/>
          <w:sz w:val="24"/>
        </w:rPr>
        <w:t>、</w:t>
      </w:r>
      <w:r w:rsidRPr="00965952">
        <w:rPr>
          <w:sz w:val="24"/>
        </w:rPr>
        <w:t>s</w:t>
      </w:r>
      <w:r>
        <w:rPr>
          <w:rFonts w:hint="eastAsia"/>
          <w:sz w:val="24"/>
        </w:rPr>
        <w:t>、</w:t>
      </w:r>
      <w:r w:rsidRPr="00965952">
        <w:rPr>
          <w:sz w:val="24"/>
        </w:rPr>
        <w:t>d</w:t>
      </w:r>
      <w:r>
        <w:rPr>
          <w:rFonts w:hint="eastAsia"/>
          <w:sz w:val="24"/>
        </w:rPr>
        <w:t>、</w:t>
      </w:r>
      <w:r w:rsidRPr="00965952">
        <w:rPr>
          <w:sz w:val="24"/>
        </w:rPr>
        <w:t>a</w:t>
      </w:r>
      <w:r w:rsidRPr="00965952">
        <w:rPr>
          <w:sz w:val="24"/>
        </w:rPr>
        <w:t>是对应键的按下状态。</w:t>
      </w:r>
    </w:p>
    <w:p w14:paraId="18F396B4" w14:textId="742452B9" w:rsidR="007E5897" w:rsidRPr="00965952" w:rsidRDefault="007E5897" w:rsidP="007E5897">
      <w:pPr>
        <w:spacing w:line="400" w:lineRule="exact"/>
        <w:ind w:firstLineChars="200" w:firstLine="480"/>
        <w:rPr>
          <w:sz w:val="24"/>
        </w:rPr>
      </w:pPr>
      <w:r>
        <w:rPr>
          <w:rFonts w:hint="eastAsia"/>
          <w:sz w:val="24"/>
        </w:rPr>
        <w:t>通过以上流程，用户通过键盘的</w:t>
      </w:r>
      <w:r>
        <w:rPr>
          <w:rFonts w:hint="eastAsia"/>
          <w:sz w:val="24"/>
        </w:rPr>
        <w:t>W</w:t>
      </w:r>
      <w:r>
        <w:rPr>
          <w:rFonts w:hint="eastAsia"/>
          <w:sz w:val="24"/>
        </w:rPr>
        <w:t>、</w:t>
      </w:r>
      <w:r>
        <w:rPr>
          <w:rFonts w:hint="eastAsia"/>
          <w:sz w:val="24"/>
        </w:rPr>
        <w:t>S</w:t>
      </w:r>
      <w:r>
        <w:rPr>
          <w:rFonts w:hint="eastAsia"/>
          <w:sz w:val="24"/>
        </w:rPr>
        <w:t>、</w:t>
      </w:r>
      <w:r>
        <w:rPr>
          <w:rFonts w:hint="eastAsia"/>
          <w:sz w:val="24"/>
        </w:rPr>
        <w:t>D</w:t>
      </w:r>
      <w:r>
        <w:rPr>
          <w:rFonts w:hint="eastAsia"/>
          <w:sz w:val="24"/>
        </w:rPr>
        <w:t>、</w:t>
      </w:r>
      <w:r>
        <w:rPr>
          <w:rFonts w:hint="eastAsia"/>
          <w:sz w:val="24"/>
        </w:rPr>
        <w:t>A</w:t>
      </w:r>
      <w:r>
        <w:rPr>
          <w:rFonts w:hint="eastAsia"/>
          <w:sz w:val="24"/>
        </w:rPr>
        <w:t>的输入，给定场景中相机方向向量进行视角的前后左右的移动。</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lastRenderedPageBreak/>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1</w:t>
      </w:r>
      <w:r w:rsidR="00D8086E">
        <w:rPr>
          <w:rFonts w:hint="eastAsia"/>
          <w:sz w:val="24"/>
        </w:rPr>
        <w:t>）</w:t>
      </w:r>
    </w:p>
    <w:p w14:paraId="32A77A5D" w14:textId="31B4D53D" w:rsidR="00B016E5" w:rsidRPr="00D8086E" w:rsidRDefault="00B016E5" w:rsidP="00D8086E">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2</w:t>
      </w:r>
      <w:r w:rsidR="00D8086E">
        <w:rPr>
          <w:rFonts w:hint="eastAsia"/>
          <w:sz w:val="24"/>
        </w:rPr>
        <w:t>）</w:t>
      </w:r>
    </w:p>
    <w:p w14:paraId="6F1C14C1" w14:textId="37419C3C" w:rsidR="00B016E5" w:rsidRPr="006C2995" w:rsidRDefault="00D31147" w:rsidP="00D8086E">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5</w:t>
      </w:r>
      <w:r w:rsidR="00D8086E">
        <w:rPr>
          <w:rFonts w:hint="eastAsia"/>
          <w:sz w:val="24"/>
        </w:rPr>
        <w:t>）</w:t>
      </w:r>
    </w:p>
    <w:p w14:paraId="678D9742" w14:textId="49381CBC" w:rsidR="006C2995" w:rsidRPr="006C2995" w:rsidRDefault="007D0906" w:rsidP="00D8086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014AFEF0" w14:textId="77777777" w:rsidR="00FF3D82" w:rsidRDefault="006C2995" w:rsidP="00FF3D82">
      <w:pPr>
        <w:spacing w:line="400" w:lineRule="exact"/>
        <w:ind w:firstLineChars="200" w:firstLine="480"/>
        <w:rPr>
          <w:sz w:val="24"/>
        </w:rPr>
      </w:pPr>
      <w:r w:rsidRPr="006C2995">
        <w:rPr>
          <w:sz w:val="24"/>
        </w:rPr>
        <w:t>在交互功能方面，深入探讨了射线追踪、模型控制、巷道漫游以及点选功能的设计与实现，分析了射线追踪用于模型查询与用户交互的原理</w:t>
      </w:r>
      <w:r w:rsidR="00FF3D82">
        <w:rPr>
          <w:rFonts w:hint="eastAsia"/>
          <w:sz w:val="24"/>
        </w:rPr>
        <w:t>和</w:t>
      </w:r>
      <w:r w:rsidRPr="006C2995">
        <w:rPr>
          <w:sz w:val="24"/>
        </w:rPr>
        <w:t>巷道漫游基于第三人称控制器的应用。此外，针对地质建模的特殊需求，还实现了坐标转换功能，为地质数据在不同空间参考系之间的切换提供了高效解决方案。</w:t>
      </w:r>
    </w:p>
    <w:p w14:paraId="68AD8DCB" w14:textId="5B25537D"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系统功能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p>
    <w:p w14:paraId="2E198AB9" w14:textId="24EBB31A" w:rsidR="004201D0"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2281DC32" w14:textId="20AA1D1B" w:rsidR="004201D0" w:rsidRDefault="00D1581D" w:rsidP="004201D0">
      <w:pPr>
        <w:jc w:val="center"/>
      </w:pPr>
      <w:r w:rsidRPr="00D1581D">
        <w:drawing>
          <wp:inline distT="0" distB="0" distL="0" distR="0" wp14:anchorId="392B5420" wp14:editId="6D3EC7CD">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44"/>
                    <a:stretch>
                      <a:fillRect/>
                    </a:stretch>
                  </pic:blipFill>
                  <pic:spPr>
                    <a:xfrm>
                      <a:off x="0" y="0"/>
                      <a:ext cx="5400040" cy="4546600"/>
                    </a:xfrm>
                    <a:prstGeom prst="rect">
                      <a:avLst/>
                    </a:prstGeom>
                  </pic:spPr>
                </pic:pic>
              </a:graphicData>
            </a:graphic>
          </wp:inline>
        </w:drawing>
      </w:r>
    </w:p>
    <w:p w14:paraId="2E8332DA" w14:textId="1D903007" w:rsidR="004201D0" w:rsidRPr="004201D0" w:rsidRDefault="004201D0" w:rsidP="004201D0">
      <w:pPr>
        <w:jc w:val="center"/>
        <w:rPr>
          <w:rFonts w:hint="eastAsia"/>
        </w:rPr>
      </w:pPr>
      <w:r>
        <w:rPr>
          <w:rFonts w:hint="eastAsia"/>
        </w:rPr>
        <w:t>图</w:t>
      </w:r>
      <w:r>
        <w:rPr>
          <w:rFonts w:hint="eastAsia"/>
        </w:rPr>
        <w:t>4.1</w:t>
      </w:r>
      <w:r>
        <w:rPr>
          <w:rFonts w:hint="eastAsia"/>
        </w:rPr>
        <w:t>系用架构图</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1ABD398A"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AB09F5">
        <w:rPr>
          <w:sz w:val="24"/>
        </w:rPr>
        <w:instrText xml:space="preserve"> ADDIN ZOTERO_ITEM CSL_CITATION {"citationID":"d7iTRox9","properties":{"formattedCitation":"\\super [75-77]\\nosupersub{}","plainCitation":"[75-77]","noteIndex":0},"citationItems":[{"id":125,"uris":["http://zotero.org/users/local/8clMLtyf/items/Z8S69MF4"]</w:instrText>
      </w:r>
      <w:r w:rsidR="00AB09F5">
        <w:rPr>
          <w:rFonts w:hint="eastAsia"/>
          <w:sz w:val="24"/>
        </w:rPr>
        <w:instrText>,"itemData":{"id":125,"type":"thesis","abstract":"</w:instrText>
      </w:r>
      <w:r w:rsidR="00AB09F5">
        <w:rPr>
          <w:rFonts w:hint="eastAsia"/>
          <w:sz w:val="24"/>
        </w:rPr>
        <w:instrText>随着我国经济社会的飞速发展</w:instrText>
      </w:r>
      <w:r w:rsidR="00AB09F5">
        <w:rPr>
          <w:rFonts w:hint="eastAsia"/>
          <w:sz w:val="24"/>
        </w:rPr>
        <w:instrText>,</w:instrText>
      </w:r>
      <w:r w:rsidR="00AB09F5">
        <w:rPr>
          <w:rFonts w:hint="eastAsia"/>
          <w:sz w:val="24"/>
        </w:rPr>
        <w:instrText>我国的公路隧道规模与日俱增。传统人工管理的方式具有信息化程度偏低、显示不直观和管理效率低下等缺点</w:instrText>
      </w:r>
      <w:r w:rsidR="00AB09F5">
        <w:rPr>
          <w:rFonts w:hint="eastAsia"/>
          <w:sz w:val="24"/>
        </w:rPr>
        <w:instrText>,</w:instrText>
      </w:r>
      <w:r w:rsidR="00AB09F5">
        <w:rPr>
          <w:rFonts w:hint="eastAsia"/>
          <w:sz w:val="24"/>
        </w:rPr>
        <w:instrText>因此需要一种显示直观和信息化程度高的隧道管理系统来提高隧道的管理效率。另一方面</w:instrText>
      </w:r>
      <w:r w:rsidR="00AB09F5">
        <w:rPr>
          <w:rFonts w:hint="eastAsia"/>
          <w:sz w:val="24"/>
        </w:rPr>
        <w:instrText>,</w:instrText>
      </w:r>
      <w:r w:rsidR="00AB09F5">
        <w:rPr>
          <w:rFonts w:hint="eastAsia"/>
          <w:sz w:val="24"/>
        </w:rPr>
        <w:instrText>随着计算机技术的高速发展</w:instrText>
      </w:r>
      <w:r w:rsidR="00AB09F5">
        <w:rPr>
          <w:rFonts w:hint="eastAsia"/>
          <w:sz w:val="24"/>
        </w:rPr>
        <w:instrText>,</w:instrText>
      </w:r>
      <w:r w:rsidR="00AB09F5">
        <w:rPr>
          <w:rFonts w:hint="eastAsia"/>
          <w:sz w:val="24"/>
        </w:rPr>
        <w:instrText>特别是</w:instrText>
      </w:r>
      <w:r w:rsidR="00AB09F5">
        <w:rPr>
          <w:rFonts w:hint="eastAsia"/>
          <w:sz w:val="24"/>
        </w:rPr>
        <w:instrText>Web</w:instrText>
      </w:r>
      <w:r w:rsidR="00AB09F5">
        <w:rPr>
          <w:rFonts w:hint="eastAsia"/>
          <w:sz w:val="24"/>
        </w:rPr>
        <w:instrText>可视化技术和</w:instrText>
      </w:r>
      <w:r w:rsidR="00AB09F5">
        <w:rPr>
          <w:rFonts w:hint="eastAsia"/>
          <w:sz w:val="24"/>
        </w:rPr>
        <w:instrText>Web</w:instrText>
      </w:r>
      <w:r w:rsidR="00AB09F5">
        <w:rPr>
          <w:rFonts w:hint="eastAsia"/>
          <w:sz w:val="24"/>
        </w:rPr>
        <w:instrText>实时通信技术的发展为显示直观的隧道可视化系统提供了技术基础。本文提出了隧道实时可视化管理系统</w:instrText>
      </w:r>
      <w:r w:rsidR="00AB09F5">
        <w:rPr>
          <w:rFonts w:hint="eastAsia"/>
          <w:sz w:val="24"/>
        </w:rPr>
        <w:instrText>,</w:instrText>
      </w:r>
      <w:r w:rsidR="00AB09F5">
        <w:rPr>
          <w:rFonts w:hint="eastAsia"/>
          <w:sz w:val="24"/>
        </w:rPr>
        <w:instrText>该系统是一种使用</w:instrText>
      </w:r>
      <w:r w:rsidR="00AB09F5">
        <w:rPr>
          <w:rFonts w:hint="eastAsia"/>
          <w:sz w:val="24"/>
        </w:rPr>
        <w:instrText>B/S</w:instrText>
      </w:r>
      <w:r w:rsidR="00AB09F5">
        <w:rPr>
          <w:rFonts w:hint="eastAsia"/>
          <w:sz w:val="24"/>
        </w:rPr>
        <w:instrText>模式开发的隧道管理软件</w:instrText>
      </w:r>
      <w:r w:rsidR="00AB09F5">
        <w:rPr>
          <w:rFonts w:hint="eastAsia"/>
          <w:sz w:val="24"/>
        </w:rPr>
        <w:instrText>,</w:instrText>
      </w:r>
      <w:r w:rsidR="00AB09F5">
        <w:rPr>
          <w:rFonts w:hint="eastAsia"/>
          <w:sz w:val="24"/>
        </w:rPr>
        <w:instrText>软件实现了在三维场景下隧道形变的实时可视化监测和车辆位置的实时可视化监测</w:instrText>
      </w:r>
      <w:r w:rsidR="00AB09F5">
        <w:rPr>
          <w:rFonts w:hint="eastAsia"/>
          <w:sz w:val="24"/>
        </w:rPr>
        <w:instrText>,</w:instrText>
      </w:r>
      <w:r w:rsidR="00AB09F5">
        <w:rPr>
          <w:rFonts w:hint="eastAsia"/>
          <w:sz w:val="24"/>
        </w:rPr>
        <w:instrText>能够直观地实时管理隧道。同时该软件还具有隧道形变场景和车辆场景重现的功能</w:instrText>
      </w:r>
      <w:r w:rsidR="00AB09F5">
        <w:rPr>
          <w:rFonts w:hint="eastAsia"/>
          <w:sz w:val="24"/>
        </w:rPr>
        <w:instrText>,</w:instrText>
      </w:r>
      <w:r w:rsidR="00AB09F5">
        <w:rPr>
          <w:rFonts w:hint="eastAsia"/>
          <w:sz w:val="24"/>
        </w:rPr>
        <w:instrText>这对于事后问题的查找和分析具有重要意义。为了方便对隧道整体的监测</w:instrText>
      </w:r>
      <w:r w:rsidR="00AB09F5">
        <w:rPr>
          <w:rFonts w:hint="eastAsia"/>
          <w:sz w:val="24"/>
        </w:rPr>
        <w:instrText>,</w:instrText>
      </w:r>
      <w:r w:rsidR="00AB09F5">
        <w:rPr>
          <w:rFonts w:hint="eastAsia"/>
          <w:sz w:val="24"/>
        </w:rPr>
        <w:instrText>软件还加入了隧道形变统计和车辆统计的功能。本文的主要工作内容如下</w:instrText>
      </w:r>
      <w:r w:rsidR="00AB09F5">
        <w:rPr>
          <w:rFonts w:hint="eastAsia"/>
          <w:sz w:val="24"/>
        </w:rPr>
        <w:instrText>:(1)</w:instrText>
      </w:r>
      <w:r w:rsidR="00AB09F5">
        <w:rPr>
          <w:rFonts w:hint="eastAsia"/>
          <w:sz w:val="24"/>
        </w:rPr>
        <w:instrText>基于</w:instrText>
      </w:r>
      <w:r w:rsidR="00AB09F5">
        <w:rPr>
          <w:rFonts w:hint="eastAsia"/>
          <w:sz w:val="24"/>
        </w:rPr>
        <w:instrText>Web</w:instrText>
      </w:r>
      <w:r w:rsidR="00AB09F5">
        <w:rPr>
          <w:rFonts w:hint="eastAsia"/>
          <w:sz w:val="24"/>
        </w:rPr>
        <w:instrText>的三维场景设计。首先使用三维建模软件</w:instrText>
      </w:r>
      <w:r w:rsidR="00AB09F5">
        <w:rPr>
          <w:rFonts w:hint="eastAsia"/>
          <w:sz w:val="24"/>
        </w:rPr>
        <w:instrText>Blender</w:instrText>
      </w:r>
      <w:r w:rsidR="00AB09F5">
        <w:rPr>
          <w:rFonts w:hint="eastAsia"/>
          <w:sz w:val="24"/>
        </w:rPr>
        <w:instrText>构建了隧道场景的三维模型并将其导出为</w:instrText>
      </w:r>
      <w:r w:rsidR="00AB09F5">
        <w:rPr>
          <w:rFonts w:hint="eastAsia"/>
          <w:sz w:val="24"/>
        </w:rPr>
        <w:instrText>gl TF</w:instrText>
      </w:r>
      <w:r w:rsidR="00AB09F5">
        <w:rPr>
          <w:rFonts w:hint="eastAsia"/>
          <w:sz w:val="24"/>
        </w:rPr>
        <w:instrText>文件</w:instrText>
      </w:r>
      <w:r w:rsidR="00AB09F5">
        <w:rPr>
          <w:rFonts w:hint="eastAsia"/>
          <w:sz w:val="24"/>
        </w:rPr>
        <w:instrText>;</w:instrText>
      </w:r>
      <w:r w:rsidR="00AB09F5">
        <w:rPr>
          <w:rFonts w:hint="eastAsia"/>
          <w:sz w:val="24"/>
        </w:rPr>
        <w:instrText>然后使用基于</w:instrText>
      </w:r>
      <w:r w:rsidR="00AB09F5">
        <w:rPr>
          <w:rFonts w:hint="eastAsia"/>
          <w:sz w:val="24"/>
        </w:rPr>
        <w:instrText>WebGL</w:instrText>
      </w:r>
      <w:r w:rsidR="00AB09F5">
        <w:rPr>
          <w:rFonts w:hint="eastAsia"/>
          <w:sz w:val="24"/>
        </w:rPr>
        <w:instrText>的</w:instrText>
      </w:r>
      <w:r w:rsidR="00AB09F5">
        <w:rPr>
          <w:rFonts w:hint="eastAsia"/>
          <w:sz w:val="24"/>
        </w:rPr>
        <w:instrText>Three.js</w:instrText>
      </w:r>
      <w:r w:rsidR="00AB09F5">
        <w:rPr>
          <w:rFonts w:hint="eastAsia"/>
          <w:sz w:val="24"/>
        </w:rPr>
        <w:instrText>技术完成了三维场景在</w:instrText>
      </w:r>
      <w:r w:rsidR="00AB09F5">
        <w:rPr>
          <w:rFonts w:hint="eastAsia"/>
          <w:sz w:val="24"/>
        </w:rPr>
        <w:instrText>Web</w:instrText>
      </w:r>
      <w:r w:rsidR="00AB09F5">
        <w:rPr>
          <w:rFonts w:hint="eastAsia"/>
          <w:sz w:val="24"/>
        </w:rPr>
        <w:instrText>上的显示</w:instrText>
      </w:r>
      <w:r w:rsidR="00AB09F5">
        <w:rPr>
          <w:rFonts w:hint="eastAsia"/>
          <w:sz w:val="24"/>
        </w:rPr>
        <w:instrText>;</w:instrText>
      </w:r>
      <w:r w:rsidR="00AB09F5">
        <w:rPr>
          <w:rFonts w:hint="eastAsia"/>
          <w:sz w:val="24"/>
        </w:rPr>
        <w:instrText>最后</w:instrText>
      </w:r>
      <w:r w:rsidR="00AB09F5">
        <w:rPr>
          <w:rFonts w:hint="eastAsia"/>
          <w:sz w:val="24"/>
        </w:rPr>
        <w:instrText>,</w:instrText>
      </w:r>
      <w:r w:rsidR="00AB09F5">
        <w:rPr>
          <w:rFonts w:hint="eastAsia"/>
          <w:sz w:val="24"/>
        </w:rPr>
        <w:instrText>通过使用骨骼动画的方式</w:instrText>
      </w:r>
      <w:r w:rsidR="00AB09F5">
        <w:rPr>
          <w:rFonts w:hint="eastAsia"/>
          <w:sz w:val="24"/>
        </w:rPr>
        <w:instrText>,</w:instrText>
      </w:r>
      <w:r w:rsidR="00AB09F5">
        <w:rPr>
          <w:rFonts w:hint="eastAsia"/>
          <w:sz w:val="24"/>
        </w:rPr>
        <w:instrText>实现了隧道形变在</w:instrText>
      </w:r>
      <w:r w:rsidR="00AB09F5">
        <w:rPr>
          <w:rFonts w:hint="eastAsia"/>
          <w:sz w:val="24"/>
        </w:rPr>
        <w:instrText>Web</w:instrText>
      </w:r>
      <w:r w:rsidR="00AB09F5">
        <w:rPr>
          <w:rFonts w:hint="eastAsia"/>
          <w:sz w:val="24"/>
        </w:rPr>
        <w:instrText>上的显示以及车辆在三维场景中的移动</w:instrText>
      </w:r>
      <w:r w:rsidR="00AB09F5">
        <w:rPr>
          <w:rFonts w:hint="eastAsia"/>
          <w:sz w:val="24"/>
        </w:rPr>
        <w:instrText>,</w:instrText>
      </w:r>
      <w:r w:rsidR="00AB09F5">
        <w:rPr>
          <w:rFonts w:hint="eastAsia"/>
          <w:sz w:val="24"/>
        </w:rPr>
        <w:instrText>同时对三维场景的加载和渲染进行优化</w:instrText>
      </w:r>
      <w:r w:rsidR="00AB09F5">
        <w:rPr>
          <w:rFonts w:hint="eastAsia"/>
          <w:sz w:val="24"/>
        </w:rPr>
        <w:instrText>,</w:instrText>
      </w:r>
      <w:r w:rsidR="00AB09F5">
        <w:rPr>
          <w:rFonts w:hint="eastAsia"/>
          <w:sz w:val="24"/>
        </w:rPr>
        <w:instrText>提高了三维场景的加载和渲染效率。</w:instrText>
      </w:r>
      <w:r w:rsidR="00AB09F5">
        <w:rPr>
          <w:rFonts w:hint="eastAsia"/>
          <w:sz w:val="24"/>
        </w:rPr>
        <w:instrText>(2)</w:instrText>
      </w:r>
      <w:r w:rsidR="00AB09F5">
        <w:rPr>
          <w:rFonts w:hint="eastAsia"/>
          <w:sz w:val="24"/>
        </w:rPr>
        <w:instrText>实时数据传输与用户交互设计。使用</w:instrText>
      </w:r>
      <w:r w:rsidR="00AB09F5">
        <w:rPr>
          <w:rFonts w:hint="eastAsia"/>
          <w:sz w:val="24"/>
        </w:rPr>
        <w:instrText>WebSocket</w:instrText>
      </w:r>
      <w:r w:rsidR="00AB09F5">
        <w:rPr>
          <w:rFonts w:hint="eastAsia"/>
          <w:sz w:val="24"/>
        </w:rPr>
        <w:instrText>协议在浏览器端和服务器端建立通信</w:instrText>
      </w:r>
      <w:r w:rsidR="00AB09F5">
        <w:rPr>
          <w:rFonts w:hint="eastAsia"/>
          <w:sz w:val="24"/>
        </w:rPr>
        <w:instrText>,</w:instrText>
      </w:r>
      <w:r w:rsidR="00AB09F5">
        <w:rPr>
          <w:rFonts w:hint="eastAsia"/>
          <w:sz w:val="24"/>
        </w:rPr>
        <w:instrText>使得服务器可以在没有浏览器请求的条件下向浏览器端推送数据</w:instrText>
      </w:r>
      <w:r w:rsidR="00AB09F5">
        <w:rPr>
          <w:rFonts w:hint="eastAsia"/>
          <w:sz w:val="24"/>
        </w:rPr>
        <w:instrText>,</w:instrText>
      </w:r>
      <w:r w:rsidR="00AB09F5">
        <w:rPr>
          <w:rFonts w:hint="eastAsia"/>
          <w:sz w:val="24"/>
        </w:rPr>
        <w:instrText>为系统整体实现实时形变和实时车辆位置提供了通信基础。同时还设计完成了用户的交互设计</w:instrText>
      </w:r>
      <w:r w:rsidR="00AB09F5">
        <w:rPr>
          <w:rFonts w:hint="eastAsia"/>
          <w:sz w:val="24"/>
        </w:rPr>
        <w:instrText>,</w:instrText>
      </w:r>
      <w:r w:rsidR="00AB09F5">
        <w:rPr>
          <w:rFonts w:hint="eastAsia"/>
          <w:sz w:val="24"/>
        </w:rPr>
        <w:instrText>如三维场景的平移、旋转和缩放</w:instrText>
      </w:r>
      <w:r w:rsidR="00AB09F5">
        <w:rPr>
          <w:rFonts w:hint="eastAsia"/>
          <w:sz w:val="24"/>
        </w:rPr>
        <w:instrText>,</w:instrText>
      </w:r>
      <w:r w:rsidR="00AB09F5">
        <w:rPr>
          <w:rFonts w:hint="eastAsia"/>
          <w:sz w:val="24"/>
        </w:rPr>
        <w:instrText>从而提高用户的操作体验。</w:instrText>
      </w:r>
      <w:r w:rsidR="00AB09F5">
        <w:rPr>
          <w:rFonts w:hint="eastAsia"/>
          <w:sz w:val="24"/>
        </w:rPr>
        <w:instrText>(3)</w:instrText>
      </w:r>
      <w:r w:rsidR="00AB09F5">
        <w:rPr>
          <w:rFonts w:hint="eastAsia"/>
          <w:sz w:val="24"/>
        </w:rPr>
        <w:instrText>隧道实时可视化管理系统的开发。通过对系统的功能分析</w:instrText>
      </w:r>
      <w:r w:rsidR="00AB09F5">
        <w:rPr>
          <w:rFonts w:hint="eastAsia"/>
          <w:sz w:val="24"/>
        </w:rPr>
        <w:instrText>,</w:instrText>
      </w:r>
      <w:r w:rsidR="00AB09F5">
        <w:rPr>
          <w:rFonts w:hint="eastAsia"/>
          <w:sz w:val="24"/>
        </w:rPr>
        <w:instrText>选择使用</w:instrText>
      </w:r>
      <w:r w:rsidR="00AB09F5">
        <w:rPr>
          <w:rFonts w:hint="eastAsia"/>
          <w:sz w:val="24"/>
        </w:rPr>
        <w:instrText>B/S</w:instrText>
      </w:r>
      <w:r w:rsidR="00AB09F5">
        <w:rPr>
          <w:rFonts w:hint="eastAsia"/>
          <w:sz w:val="24"/>
        </w:rPr>
        <w:instrText>和前后端分离的模式完成本系统的开发。数据库使用</w:instrText>
      </w:r>
      <w:r w:rsidR="00AB09F5">
        <w:rPr>
          <w:rFonts w:hint="eastAsia"/>
          <w:sz w:val="24"/>
        </w:rPr>
        <w:instrText>My SQL</w:instrText>
      </w:r>
      <w:r w:rsidR="00AB09F5">
        <w:rPr>
          <w:rFonts w:hint="eastAsia"/>
          <w:sz w:val="24"/>
        </w:rPr>
        <w:instrText>数据库进行数据管理</w:instrText>
      </w:r>
      <w:r w:rsidR="00AB09F5">
        <w:rPr>
          <w:rFonts w:hint="eastAsia"/>
          <w:sz w:val="24"/>
        </w:rPr>
        <w:instrText>,</w:instrText>
      </w:r>
      <w:r w:rsidR="00AB09F5">
        <w:rPr>
          <w:rFonts w:hint="eastAsia"/>
          <w:sz w:val="24"/>
        </w:rPr>
        <w:instrText>设计物理实体表完成数据存储。后端采用</w:instrText>
      </w:r>
      <w:r w:rsidR="00AB09F5">
        <w:rPr>
          <w:rFonts w:hint="eastAsia"/>
          <w:sz w:val="24"/>
        </w:rPr>
        <w:instrText>Spring Boot</w:instrText>
      </w:r>
      <w:r w:rsidR="00AB09F5">
        <w:rPr>
          <w:rFonts w:hint="eastAsia"/>
          <w:sz w:val="24"/>
        </w:rPr>
        <w:instrText>框架和</w:instrText>
      </w:r>
      <w:r w:rsidR="00AB09F5">
        <w:rPr>
          <w:rFonts w:hint="eastAsia"/>
          <w:sz w:val="24"/>
        </w:rPr>
        <w:instrText>My Batis Plus</w:instrText>
      </w:r>
      <w:r w:rsidR="00AB09F5">
        <w:rPr>
          <w:rFonts w:hint="eastAsia"/>
          <w:sz w:val="24"/>
        </w:rPr>
        <w:instrText>框架构建了服务器端程序</w:instrText>
      </w:r>
      <w:r w:rsidR="00AB09F5">
        <w:rPr>
          <w:rFonts w:hint="eastAsia"/>
          <w:sz w:val="24"/>
        </w:rPr>
        <w:instrText>,</w:instrText>
      </w:r>
      <w:r w:rsidR="00AB09F5">
        <w:rPr>
          <w:rFonts w:hint="eastAsia"/>
          <w:sz w:val="24"/>
        </w:rPr>
        <w:instrText>使用</w:instrText>
      </w:r>
      <w:r w:rsidR="00AB09F5">
        <w:rPr>
          <w:rFonts w:hint="eastAsia"/>
          <w:sz w:val="24"/>
        </w:rPr>
        <w:instrText>MVC</w:instrText>
      </w:r>
      <w:r w:rsidR="00AB09F5">
        <w:rPr>
          <w:rFonts w:hint="eastAsia"/>
          <w:sz w:val="24"/>
        </w:rPr>
        <w:instrText>分层开发思想</w:instrText>
      </w:r>
      <w:r w:rsidR="00AB09F5">
        <w:rPr>
          <w:rFonts w:hint="eastAsia"/>
          <w:sz w:val="24"/>
        </w:rPr>
        <w:instrText>,</w:instrText>
      </w:r>
      <w:r w:rsidR="00AB09F5">
        <w:rPr>
          <w:rFonts w:hint="eastAsia"/>
          <w:sz w:val="24"/>
        </w:rPr>
        <w:instrText>完成实时数据的处理。前端使用</w:instrText>
      </w:r>
      <w:r w:rsidR="00AB09F5">
        <w:rPr>
          <w:rFonts w:hint="eastAsia"/>
          <w:sz w:val="24"/>
        </w:rPr>
        <w:instrText>Vue</w:instrText>
      </w:r>
      <w:r w:rsidR="00AB09F5">
        <w:rPr>
          <w:rFonts w:hint="eastAsia"/>
          <w:sz w:val="24"/>
        </w:rPr>
        <w:instrText>框架、</w:instrText>
      </w:r>
      <w:r w:rsidR="00AB09F5">
        <w:rPr>
          <w:rFonts w:hint="eastAsia"/>
          <w:sz w:val="24"/>
        </w:rPr>
        <w:instrText>Element UI</w:instrText>
      </w:r>
      <w:r w:rsidR="00AB09F5">
        <w:rPr>
          <w:rFonts w:hint="eastAsia"/>
          <w:sz w:val="24"/>
        </w:rPr>
        <w:instrText>组件和</w:instrText>
      </w:r>
      <w:r w:rsidR="00AB09F5">
        <w:rPr>
          <w:rFonts w:hint="eastAsia"/>
          <w:sz w:val="24"/>
        </w:rPr>
        <w:instrText>Echarts</w:instrText>
      </w:r>
      <w:r w:rsidR="00AB09F5">
        <w:rPr>
          <w:rFonts w:hint="eastAsia"/>
          <w:sz w:val="24"/>
        </w:rPr>
        <w:instrText>组件搭建了前端页面</w:instrText>
      </w:r>
      <w:r w:rsidR="00AB09F5">
        <w:rPr>
          <w:rFonts w:hint="eastAsia"/>
          <w:sz w:val="24"/>
        </w:rPr>
        <w:instrText>,</w:instrText>
      </w:r>
      <w:r w:rsidR="00AB09F5">
        <w:rPr>
          <w:rFonts w:hint="eastAsia"/>
          <w:sz w:val="24"/>
        </w:rPr>
        <w:instrText>完成前端三维场景和数据的可视化。本文设计的隧道实时可视化管理系统</w:instrText>
      </w:r>
      <w:r w:rsidR="00AB09F5">
        <w:rPr>
          <w:rFonts w:hint="eastAsia"/>
          <w:sz w:val="24"/>
        </w:rPr>
        <w:instrText>,</w:instrText>
      </w:r>
      <w:r w:rsidR="00AB09F5">
        <w:rPr>
          <w:rFonts w:hint="eastAsia"/>
          <w:sz w:val="24"/>
        </w:rPr>
        <w:instrText>不仅能够实时显示当前时刻隧道的内部场景信息</w:instrText>
      </w:r>
      <w:r w:rsidR="00AB09F5">
        <w:rPr>
          <w:rFonts w:hint="eastAsia"/>
          <w:sz w:val="24"/>
        </w:rPr>
        <w:instrText>,</w:instrText>
      </w:r>
      <w:r w:rsidR="00AB09F5">
        <w:rPr>
          <w:rFonts w:hint="eastAsia"/>
          <w:sz w:val="24"/>
        </w:rPr>
        <w:instrText>还能对隧道的历史场景进行可视化重现</w:instrText>
      </w:r>
      <w:r w:rsidR="00AB09F5">
        <w:rPr>
          <w:rFonts w:hint="eastAsia"/>
          <w:sz w:val="24"/>
        </w:rPr>
        <w:instrText>,</w:instrText>
      </w:r>
      <w:r w:rsidR="00AB09F5">
        <w:rPr>
          <w:rFonts w:hint="eastAsia"/>
          <w:sz w:val="24"/>
        </w:rPr>
        <w:instrText>有效提高了隧道的管理效率。</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005/d.cnki.gdzku.2021.003741\nmajor: </w:instrText>
      </w:r>
      <w:r w:rsidR="00AB09F5">
        <w:rPr>
          <w:rFonts w:hint="eastAsia"/>
          <w:sz w:val="24"/>
        </w:rPr>
        <w:instrText>工程硕士（专业学位）</w:instrText>
      </w:r>
      <w:r w:rsidR="00AB09F5">
        <w:rPr>
          <w:rFonts w:hint="eastAsia"/>
          <w:sz w:val="24"/>
        </w:rPr>
        <w:instrText xml:space="preserve">\ndownload: 1321\nalbum: </w:instrText>
      </w:r>
      <w:r w:rsidR="00AB09F5">
        <w:rPr>
          <w:rFonts w:hint="eastAsia"/>
          <w:sz w:val="24"/>
        </w:rPr>
        <w:instrText>工程科技Ⅱ辑</w:instrText>
      </w:r>
      <w:r w:rsidR="00AB09F5">
        <w:rPr>
          <w:rFonts w:hint="eastAsia"/>
          <w:sz w:val="24"/>
        </w:rPr>
        <w:instrText>;</w:instrText>
      </w:r>
      <w:r w:rsidR="00AB09F5">
        <w:rPr>
          <w:rFonts w:hint="eastAsia"/>
          <w:sz w:val="24"/>
        </w:rPr>
        <w:instrText>信息科技</w:instrText>
      </w:r>
      <w:r w:rsidR="00AB09F5">
        <w:rPr>
          <w:rFonts w:hint="eastAsia"/>
          <w:sz w:val="24"/>
        </w:rPr>
        <w:instrText>\nCLC: TP393.09;U457\ndbcode: CMFD\ndbname: CMFD202201\nfilename: 1021748608.nh","number-of-pages":"88","publisher":"</w:instrText>
      </w:r>
      <w:r w:rsidR="00AB09F5">
        <w:rPr>
          <w:rFonts w:hint="eastAsia"/>
          <w:sz w:val="24"/>
        </w:rPr>
        <w:instrText>电子科技大学</w:instrText>
      </w:r>
      <w:r w:rsidR="00AB09F5">
        <w:rPr>
          <w:rFonts w:hint="eastAsia"/>
          <w:sz w:val="24"/>
        </w:rPr>
        <w:instrText>","source":"CNKI","title":"</w:instrText>
      </w:r>
      <w:r w:rsidR="00AB09F5">
        <w:rPr>
          <w:rFonts w:hint="eastAsia"/>
          <w:sz w:val="24"/>
        </w:rPr>
        <w:instrText>基于</w:instrText>
      </w:r>
      <w:r w:rsidR="00AB09F5">
        <w:rPr>
          <w:rFonts w:hint="eastAsia"/>
          <w:sz w:val="24"/>
        </w:rPr>
        <w:instrText>Web</w:instrText>
      </w:r>
      <w:r w:rsidR="00AB09F5">
        <w:rPr>
          <w:rFonts w:hint="eastAsia"/>
          <w:sz w:val="24"/>
        </w:rPr>
        <w:instrText>的隧道实时可视化管理系统设计与实现</w:instrText>
      </w:r>
      <w:r w:rsidR="00AB09F5">
        <w:rPr>
          <w:rFonts w:hint="eastAsia"/>
          <w:sz w:val="24"/>
        </w:rPr>
        <w:instrText>","URL":"https://doi.org/10.27005/d.cnki.gdzku.2021.003741","author":[{"literal":"</w:instrText>
      </w:r>
      <w:r w:rsidR="00AB09F5">
        <w:rPr>
          <w:rFonts w:hint="eastAsia"/>
          <w:sz w:val="24"/>
        </w:rPr>
        <w:instrText>张羽西</w:instrText>
      </w:r>
      <w:r w:rsidR="00AB09F5">
        <w:rPr>
          <w:rFonts w:hint="eastAsia"/>
          <w:sz w:val="24"/>
        </w:rPr>
        <w:instrText>"}],"contributor":[{"literal":"</w:instrText>
      </w:r>
      <w:r w:rsidR="00AB09F5">
        <w:rPr>
          <w:rFonts w:hint="eastAsia"/>
          <w:sz w:val="24"/>
        </w:rPr>
        <w:instrText>李绍荣</w:instrText>
      </w:r>
      <w:r w:rsidR="00AB09F5">
        <w:rPr>
          <w:rFonts w:hint="eastAsia"/>
          <w:sz w:val="24"/>
        </w:rPr>
        <w:instrText>"}],"accessed":{"date-parts":[["2025",2,25]]},"issued":{"date-parts":[["2022"]]}}},{"id":124,"uris":["http://zotero.org/users/local/8clMLtyf/items/68NSMY9E"],"itemData":{"id":124,"type":"article-journal","abstract":"</w:instrText>
      </w:r>
      <w:r w:rsidR="00AB09F5">
        <w:rPr>
          <w:rFonts w:hint="eastAsia"/>
          <w:sz w:val="24"/>
        </w:rPr>
        <w:instrText>针对目前水利工程施工阶段工程建管平台功能设置与行业联系不紧密、工程参建各方业务彼此孤立、三维可视化场景功能单一及加载速度慢、</w:instrText>
      </w:r>
      <w:r w:rsidR="00AB09F5">
        <w:rPr>
          <w:rFonts w:hint="eastAsia"/>
          <w:sz w:val="24"/>
        </w:rPr>
        <w:instrText xml:space="preserve"> BIM</w:instrText>
      </w:r>
      <w:r w:rsidR="00AB09F5">
        <w:rPr>
          <w:rFonts w:hint="eastAsia"/>
          <w:sz w:val="24"/>
        </w:rPr>
        <w:instrText>与其他技术手段结合较弱等问题，提出了以</w:instrText>
      </w:r>
      <w:r w:rsidR="00AB09F5">
        <w:rPr>
          <w:rFonts w:hint="eastAsia"/>
          <w:sz w:val="24"/>
        </w:rPr>
        <w:instrText>Cesium.js+Three.js</w:instrText>
      </w:r>
      <w:r w:rsidR="00AB09F5">
        <w:rPr>
          <w:rFonts w:hint="eastAsia"/>
          <w:sz w:val="24"/>
        </w:rPr>
        <w:instrText>前端融合框架为基础，以任务流程为主线，采用</w:instrText>
      </w:r>
      <w:r w:rsidR="00AB09F5">
        <w:rPr>
          <w:rFonts w:hint="eastAsia"/>
          <w:sz w:val="24"/>
        </w:rPr>
        <w:instrText>BIM+GIS+IoT</w:instrText>
      </w:r>
      <w:r w:rsidR="00AB09F5">
        <w:rPr>
          <w:rFonts w:hint="eastAsia"/>
          <w:sz w:val="24"/>
        </w:rPr>
        <w:instrText>技术搭建符合行业内功能特色的建管平台开发技术路线。以北京市密云水库改造消隐工程为实施点，自主研发了包含四级架构、三大模块、</w:instrText>
      </w:r>
      <w:r w:rsidR="00AB09F5">
        <w:rPr>
          <w:rFonts w:hint="eastAsia"/>
          <w:sz w:val="24"/>
        </w:rPr>
        <w:instrText>12</w:instrText>
      </w:r>
      <w:r w:rsidR="00AB09F5">
        <w:rPr>
          <w:rFonts w:hint="eastAsia"/>
          <w:sz w:val="24"/>
        </w:rPr>
        <w:instrText>大功能点的基于</w:instrText>
      </w:r>
      <w:r w:rsidR="00AB09F5">
        <w:rPr>
          <w:rFonts w:hint="eastAsia"/>
          <w:sz w:val="24"/>
        </w:rPr>
        <w:instrText>BIM</w:instrText>
      </w:r>
      <w:r w:rsidR="00AB09F5">
        <w:rPr>
          <w:rFonts w:hint="eastAsia"/>
          <w:sz w:val="24"/>
        </w:rPr>
        <w:instrText>的工程建设管理平台，实现了以工程参建各方协作流程为主线的工程建管模式，充分融合扩展了</w:instrText>
      </w:r>
      <w:r w:rsidR="00AB09F5">
        <w:rPr>
          <w:rFonts w:hint="eastAsia"/>
          <w:sz w:val="24"/>
        </w:rPr>
        <w:instrText>BIM+GIS+IoT</w:instrText>
      </w:r>
      <w:r w:rsidR="00AB09F5">
        <w:rPr>
          <w:rFonts w:hint="eastAsia"/>
          <w:sz w:val="24"/>
        </w:rPr>
        <w:instrText>的核心技术应用。该平台目前已经上线使用，通过各参建方协同、工程资料档案管理、进度</w:instrText>
      </w:r>
      <w:r w:rsidR="00AB09F5">
        <w:rPr>
          <w:rFonts w:hint="eastAsia"/>
          <w:sz w:val="24"/>
        </w:rPr>
        <w:instrText>/</w:instrText>
      </w:r>
      <w:r w:rsidR="00AB09F5">
        <w:rPr>
          <w:rFonts w:hint="eastAsia"/>
          <w:sz w:val="24"/>
        </w:rPr>
        <w:instrText>质量管理及物资码、智慧工地、</w:instrText>
      </w:r>
      <w:r w:rsidR="00AB09F5">
        <w:rPr>
          <w:rFonts w:hint="eastAsia"/>
          <w:sz w:val="24"/>
        </w:rPr>
        <w:instrText>VR</w:instrText>
      </w:r>
      <w:r w:rsidR="00AB09F5">
        <w:rPr>
          <w:rFonts w:hint="eastAsia"/>
          <w:sz w:val="24"/>
        </w:rPr>
        <w:instrText>等可视化应用，提升了工程建设管理效率，确保了工程按时按质完成，降低了</w:instrText>
      </w:r>
      <w:r w:rsidR="00AB09F5">
        <w:rPr>
          <w:rFonts w:hint="eastAsia"/>
          <w:sz w:val="24"/>
        </w:rPr>
        <w:instrText>20%</w:instrText>
      </w:r>
      <w:r w:rsidR="00AB09F5">
        <w:rPr>
          <w:rFonts w:hint="eastAsia"/>
          <w:sz w:val="24"/>
        </w:rPr>
        <w:instrText>的人力成本。相对于其他平台，</w:instrText>
      </w:r>
      <w:r w:rsidR="00AB09F5">
        <w:rPr>
          <w:rFonts w:hint="eastAsia"/>
          <w:sz w:val="24"/>
        </w:rPr>
        <w:instrText>BIM+GIS+IoT+VR</w:instrText>
      </w:r>
      <w:r w:rsidR="00AB09F5">
        <w:rPr>
          <w:rFonts w:hint="eastAsia"/>
          <w:sz w:val="24"/>
        </w:rPr>
        <w:instrText>融合度高，可视化场景应用点及交互效果丰富，在采用</w:instrText>
      </w:r>
      <w:r w:rsidR="00AB09F5">
        <w:rPr>
          <w:rFonts w:hint="eastAsia"/>
          <w:sz w:val="24"/>
        </w:rPr>
        <w:instrText>Cesium.js</w:instrText>
      </w:r>
      <w:r w:rsidR="00AB09F5">
        <w:rPr>
          <w:rFonts w:hint="eastAsia"/>
          <w:sz w:val="24"/>
        </w:rPr>
        <w:instrText>与</w:instrText>
      </w:r>
      <w:r w:rsidR="00AB09F5">
        <w:rPr>
          <w:rFonts w:hint="eastAsia"/>
          <w:sz w:val="24"/>
        </w:rPr>
        <w:instrText>Three.js</w:instrText>
      </w:r>
      <w:r w:rsidR="00AB09F5">
        <w:rPr>
          <w:rFonts w:hint="eastAsia"/>
          <w:sz w:val="24"/>
        </w:rPr>
        <w:instrText>融合的前端框架下，加载速度提高了</w:instrText>
      </w:r>
      <w:r w:rsidR="00AB09F5">
        <w:rPr>
          <w:rFonts w:hint="eastAsia"/>
          <w:sz w:val="24"/>
        </w:rPr>
        <w:instrText>50%</w:instrText>
      </w:r>
      <w:r w:rsidR="00AB09F5">
        <w:rPr>
          <w:rFonts w:hint="eastAsia"/>
          <w:sz w:val="24"/>
        </w:rPr>
        <w:instrText>以上，在实际工程中发挥了巨大的实用作用。</w:instrText>
      </w:r>
      <w:r w:rsidR="00AB09F5">
        <w:rPr>
          <w:rFonts w:hint="eastAsia"/>
          <w:sz w:val="24"/>
        </w:rPr>
        <w:instrText>","container-title":"</w:instrText>
      </w:r>
      <w:r w:rsidR="00AB09F5">
        <w:rPr>
          <w:rFonts w:hint="eastAsia"/>
          <w:sz w:val="24"/>
        </w:rPr>
        <w:instrText>水利水电技术（中英文）</w:instrText>
      </w:r>
      <w:r w:rsidR="00AB09F5">
        <w:rPr>
          <w:rFonts w:hint="eastAsia"/>
          <w:sz w:val="24"/>
        </w:rPr>
        <w:instrText xml:space="preserve">","DOI":"10.13928/j.cnki.wrahe.2022.11.004","issue":"11","language":"zh-CN","note":"foundation: </w:instrText>
      </w:r>
      <w:r w:rsidR="00AB09F5">
        <w:rPr>
          <w:rFonts w:hint="eastAsia"/>
          <w:sz w:val="24"/>
        </w:rPr>
        <w:instrText>国家重点研发计划项目</w:instrText>
      </w:r>
      <w:r w:rsidR="00AB09F5">
        <w:rPr>
          <w:rFonts w:hint="eastAsia"/>
          <w:sz w:val="24"/>
        </w:rPr>
        <w:instrText>(2016YFC0401404)</w:instrText>
      </w:r>
      <w:r w:rsidR="00AB09F5">
        <w:rPr>
          <w:rFonts w:hint="eastAsia"/>
          <w:sz w:val="24"/>
        </w:rPr>
        <w:instrText>；</w:instrText>
      </w:r>
      <w:r w:rsidR="00AB09F5">
        <w:rPr>
          <w:rFonts w:hint="eastAsia"/>
          <w:sz w:val="24"/>
        </w:rPr>
        <w:instrText xml:space="preserve"> </w:instrText>
      </w:r>
      <w:r w:rsidR="00AB09F5">
        <w:rPr>
          <w:rFonts w:hint="eastAsia"/>
          <w:sz w:val="24"/>
        </w:rPr>
        <w:instrText>北京市科技计划项目</w:instrText>
      </w:r>
      <w:r w:rsidR="00AB09F5">
        <w:rPr>
          <w:rFonts w:hint="eastAsia"/>
          <w:sz w:val="24"/>
        </w:rPr>
        <w:instrText>(Z161100004516015)</w:instrText>
      </w:r>
      <w:r w:rsidR="00AB09F5">
        <w:rPr>
          <w:rFonts w:hint="eastAsia"/>
          <w:sz w:val="24"/>
        </w:rPr>
        <w:instrText>；</w:instrText>
      </w:r>
      <w:r w:rsidR="00AB09F5">
        <w:rPr>
          <w:rFonts w:hint="eastAsia"/>
          <w:sz w:val="24"/>
        </w:rPr>
        <w:instrText xml:space="preserve">\ndownload: 1525\nalbum: </w:instrText>
      </w:r>
      <w:r w:rsidR="00AB09F5">
        <w:rPr>
          <w:rFonts w:hint="eastAsia"/>
          <w:sz w:val="24"/>
        </w:rPr>
        <w:instrText>工程科技Ⅱ辑</w:instrText>
      </w:r>
      <w:r w:rsidR="00AB09F5">
        <w:rPr>
          <w:rFonts w:hint="eastAsia"/>
          <w:sz w:val="24"/>
        </w:rPr>
        <w:instrText>\nCLC: TV51\ndbcode: CJFQ\ndbname: CJFDLAST2023\nfilename: SJWJ202211004","page":"37-49","source":"CNKI","title":"</w:instrText>
      </w:r>
      <w:r w:rsidR="00AB09F5">
        <w:rPr>
          <w:rFonts w:hint="eastAsia"/>
          <w:sz w:val="24"/>
        </w:rPr>
        <w:instrText>基于</w:instrText>
      </w:r>
      <w:r w:rsidR="00AB09F5">
        <w:rPr>
          <w:rFonts w:hint="eastAsia"/>
          <w:sz w:val="24"/>
        </w:rPr>
        <w:instrText>BIM</w:instrText>
      </w:r>
      <w:r w:rsidR="00AB09F5">
        <w:rPr>
          <w:rFonts w:hint="eastAsia"/>
          <w:sz w:val="24"/>
        </w:rPr>
        <w:instrText>的水利工程建设管理平台研究及应用</w:instrText>
      </w:r>
      <w:r w:rsidR="00AB09F5">
        <w:rPr>
          <w:rFonts w:hint="eastAsia"/>
          <w:sz w:val="24"/>
        </w:rPr>
        <w:instrText>","volume":"53","author":[{"literal":"</w:instrText>
      </w:r>
      <w:r w:rsidR="00AB09F5">
        <w:rPr>
          <w:rFonts w:hint="eastAsia"/>
          <w:sz w:val="24"/>
        </w:rPr>
        <w:instrText>代进雄</w:instrText>
      </w:r>
      <w:r w:rsidR="00AB09F5">
        <w:rPr>
          <w:rFonts w:hint="eastAsia"/>
          <w:sz w:val="24"/>
        </w:rPr>
        <w:instrText>"},{"literal":"</w:instrText>
      </w:r>
      <w:r w:rsidR="00AB09F5">
        <w:rPr>
          <w:rFonts w:hint="eastAsia"/>
          <w:sz w:val="24"/>
        </w:rPr>
        <w:instrText>蒋奇</w:instrText>
      </w:r>
      <w:r w:rsidR="00AB09F5">
        <w:rPr>
          <w:rFonts w:hint="eastAsia"/>
          <w:sz w:val="24"/>
        </w:rPr>
        <w:instrText>"},{"literal":"</w:instrText>
      </w:r>
      <w:r w:rsidR="00AB09F5">
        <w:rPr>
          <w:rFonts w:hint="eastAsia"/>
          <w:sz w:val="24"/>
        </w:rPr>
        <w:instrText>俞锋</w:instrText>
      </w:r>
      <w:r w:rsidR="00AB09F5">
        <w:rPr>
          <w:rFonts w:hint="eastAsia"/>
          <w:sz w:val="24"/>
        </w:rPr>
        <w:instrText>"},{"literal":"</w:instrText>
      </w:r>
      <w:r w:rsidR="00AB09F5">
        <w:rPr>
          <w:rFonts w:hint="eastAsia"/>
          <w:sz w:val="24"/>
        </w:rPr>
        <w:instrText>杨晓蕾</w:instrText>
      </w:r>
      <w:r w:rsidR="00AB09F5">
        <w:rPr>
          <w:rFonts w:hint="eastAsia"/>
          <w:sz w:val="24"/>
        </w:rPr>
        <w:instrText>"},{"literal":"</w:instrText>
      </w:r>
      <w:r w:rsidR="00AB09F5">
        <w:rPr>
          <w:rFonts w:hint="eastAsia"/>
          <w:sz w:val="24"/>
        </w:rPr>
        <w:instrText>张秋建</w:instrText>
      </w:r>
      <w:r w:rsidR="00AB09F5">
        <w:rPr>
          <w:rFonts w:hint="eastAsia"/>
          <w:sz w:val="24"/>
        </w:rPr>
        <w:instrText>"},{"literal":"</w:instrText>
      </w:r>
      <w:r w:rsidR="00AB09F5">
        <w:rPr>
          <w:rFonts w:hint="eastAsia"/>
          <w:sz w:val="24"/>
        </w:rPr>
        <w:instrText>仇彬逻</w:instrText>
      </w:r>
      <w:r w:rsidR="00AB09F5">
        <w:rPr>
          <w:rFonts w:hint="eastAsia"/>
          <w:sz w:val="24"/>
        </w:rPr>
        <w:instrText>"},{"literal":"</w:instrText>
      </w:r>
      <w:r w:rsidR="00AB09F5">
        <w:rPr>
          <w:rFonts w:hint="eastAsia"/>
          <w:sz w:val="24"/>
        </w:rPr>
        <w:instrText>刘燕</w:instrText>
      </w:r>
      <w:r w:rsidR="00AB09F5">
        <w:rPr>
          <w:rFonts w:hint="eastAsia"/>
          <w:sz w:val="24"/>
        </w:rPr>
        <w:instrText>"}],"issued":{"date-parts":[["2022"]]}}},{"id":123,"uris":["http://zotero.org/users/local/8clMLtyf/items/FQPELI5W"],"itemData":{"id":123,"type":"thesis","abstract":"</w:instrText>
      </w:r>
      <w:r w:rsidR="00AB09F5">
        <w:rPr>
          <w:rFonts w:hint="eastAsia"/>
          <w:sz w:val="24"/>
        </w:rPr>
        <w:instrText>制造业作为国民经济的主体</w:instrText>
      </w:r>
      <w:r w:rsidR="00AB09F5">
        <w:rPr>
          <w:rFonts w:hint="eastAsia"/>
          <w:sz w:val="24"/>
        </w:rPr>
        <w:instrText>,</w:instrText>
      </w:r>
      <w:r w:rsidR="00AB09F5">
        <w:rPr>
          <w:rFonts w:hint="eastAsia"/>
          <w:sz w:val="24"/>
        </w:rPr>
        <w:instrText>在国家发展规划中占有极其重要的地位。智能制造作为“中国制造</w:instrText>
      </w:r>
      <w:r w:rsidR="00AB09F5">
        <w:rPr>
          <w:rFonts w:hint="eastAsia"/>
          <w:sz w:val="24"/>
        </w:rPr>
        <w:instrText>2025</w:instrText>
      </w:r>
      <w:r w:rsidR="00AB09F5">
        <w:rPr>
          <w:rFonts w:hint="eastAsia"/>
          <w:sz w:val="24"/>
        </w:rPr>
        <w:instrText>”的核心战略目标之一更是受到了国内外学术界和企业的广泛关注。数字孪生技术作为实现智能制造的重要技术手段之一</w:instrText>
      </w:r>
      <w:r w:rsidR="00AB09F5">
        <w:rPr>
          <w:rFonts w:hint="eastAsia"/>
          <w:sz w:val="24"/>
        </w:rPr>
        <w:instrText>,</w:instrText>
      </w:r>
      <w:r w:rsidR="00AB09F5">
        <w:rPr>
          <w:rFonts w:hint="eastAsia"/>
          <w:sz w:val="24"/>
        </w:rPr>
        <w:instrText>主要依托于物理工厂和数字化虚拟工厂信息交互融合达到车间生产智能化的目标</w:instrText>
      </w:r>
      <w:r w:rsidR="00AB09F5">
        <w:rPr>
          <w:rFonts w:hint="eastAsia"/>
          <w:sz w:val="24"/>
        </w:rPr>
        <w:instrText>,</w:instrText>
      </w:r>
      <w:r w:rsidR="00AB09F5">
        <w:rPr>
          <w:rFonts w:hint="eastAsia"/>
          <w:sz w:val="24"/>
        </w:rPr>
        <w:instrText>数字孪生的本质是数据在物理空间和信息空间的双向映射。自数字孪生车间概念提出以来</w:instrText>
      </w:r>
      <w:r w:rsidR="00AB09F5">
        <w:rPr>
          <w:rFonts w:hint="eastAsia"/>
          <w:sz w:val="24"/>
        </w:rPr>
        <w:instrText>,</w:instrText>
      </w:r>
      <w:r w:rsidR="00AB09F5">
        <w:rPr>
          <w:rFonts w:hint="eastAsia"/>
          <w:sz w:val="24"/>
        </w:rPr>
        <w:instrText>以数字孪生为主要技术手段开发的智能制造系统研究的数量近些年来呈爆发式增长</w:instrText>
      </w:r>
      <w:r w:rsidR="00AB09F5">
        <w:rPr>
          <w:rFonts w:hint="eastAsia"/>
          <w:sz w:val="24"/>
        </w:rPr>
        <w:instrText>,</w:instrText>
      </w:r>
      <w:r w:rsidR="00AB09F5">
        <w:rPr>
          <w:rFonts w:hint="eastAsia"/>
          <w:sz w:val="24"/>
        </w:rPr>
        <w:instrText>但投入产线实际应用的却寥寥无几</w:instrText>
      </w:r>
      <w:r w:rsidR="00AB09F5">
        <w:rPr>
          <w:rFonts w:hint="eastAsia"/>
          <w:sz w:val="24"/>
        </w:rPr>
        <w:instrText>,</w:instrText>
      </w:r>
      <w:r w:rsidR="00AB09F5">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AB09F5">
        <w:rPr>
          <w:rFonts w:hint="eastAsia"/>
          <w:sz w:val="24"/>
        </w:rPr>
        <w:instrText>,</w:instrText>
      </w:r>
      <w:r w:rsidR="00AB09F5">
        <w:rPr>
          <w:rFonts w:hint="eastAsia"/>
          <w:sz w:val="24"/>
        </w:rPr>
        <w:instrText>针对当前数字孪生系统仅在大型企业和高精尖技术研究中使用广泛</w:instrText>
      </w:r>
      <w:r w:rsidR="00AB09F5">
        <w:rPr>
          <w:rFonts w:hint="eastAsia"/>
          <w:sz w:val="24"/>
        </w:rPr>
        <w:instrText>,</w:instrText>
      </w:r>
      <w:r w:rsidR="00AB09F5">
        <w:rPr>
          <w:rFonts w:hint="eastAsia"/>
          <w:sz w:val="24"/>
        </w:rPr>
        <w:instrText>在中小型企业中无法快速普及的现状</w:instrText>
      </w:r>
      <w:r w:rsidR="00AB09F5">
        <w:rPr>
          <w:rFonts w:hint="eastAsia"/>
          <w:sz w:val="24"/>
        </w:rPr>
        <w:instrText>,</w:instrText>
      </w:r>
      <w:r w:rsidR="00AB09F5">
        <w:rPr>
          <w:rFonts w:hint="eastAsia"/>
          <w:sz w:val="24"/>
        </w:rPr>
        <w:instrText>本文提出了云平台下以服务租赁方式应用推广车间数字孪生系统的方案。设计了部署在云平台上的车间数字孪生系统结构</w:instrText>
      </w:r>
      <w:r w:rsidR="00AB09F5">
        <w:rPr>
          <w:rFonts w:hint="eastAsia"/>
          <w:sz w:val="24"/>
        </w:rPr>
        <w:instrText>,</w:instrText>
      </w:r>
      <w:r w:rsidR="00AB09F5">
        <w:rPr>
          <w:rFonts w:hint="eastAsia"/>
          <w:sz w:val="24"/>
        </w:rPr>
        <w:instrText>提出了云平台下多源异构的数据采集、传输及管理方法和模型动态加载配置方法</w:instrText>
      </w:r>
      <w:r w:rsidR="00AB09F5">
        <w:rPr>
          <w:rFonts w:hint="eastAsia"/>
          <w:sz w:val="24"/>
        </w:rPr>
        <w:instrText>,</w:instrText>
      </w:r>
      <w:r w:rsidR="00AB09F5">
        <w:rPr>
          <w:rFonts w:hint="eastAsia"/>
          <w:sz w:val="24"/>
        </w:rPr>
        <w:instrText>为未来的车间数字孪生系统开发维护管理模式提供了一些新的思考。针对工业车间数据采集传输方面的问题</w:instrText>
      </w:r>
      <w:r w:rsidR="00AB09F5">
        <w:rPr>
          <w:rFonts w:hint="eastAsia"/>
          <w:sz w:val="24"/>
        </w:rPr>
        <w:instrText>,</w:instrText>
      </w:r>
      <w:r w:rsidR="00AB09F5">
        <w:rPr>
          <w:rFonts w:hint="eastAsia"/>
          <w:sz w:val="24"/>
        </w:rPr>
        <w:instrText>本文建立了结合</w:instrText>
      </w:r>
      <w:r w:rsidR="00AB09F5">
        <w:rPr>
          <w:rFonts w:hint="eastAsia"/>
          <w:sz w:val="24"/>
        </w:rPr>
        <w:instrText>MQTT</w:instrText>
      </w:r>
      <w:r w:rsidR="00AB09F5">
        <w:rPr>
          <w:rFonts w:hint="eastAsia"/>
          <w:sz w:val="24"/>
        </w:rPr>
        <w:instrText>代理的</w:instrText>
      </w:r>
      <w:r w:rsidR="00AB09F5">
        <w:rPr>
          <w:rFonts w:hint="eastAsia"/>
          <w:sz w:val="24"/>
        </w:rPr>
        <w:instrText>OPC UA</w:instrText>
      </w:r>
      <w:r w:rsidR="00AB09F5">
        <w:rPr>
          <w:rFonts w:hint="eastAsia"/>
          <w:sz w:val="24"/>
        </w:rPr>
        <w:instrText>订阅发布模式的数据采集传输方案</w:instrText>
      </w:r>
      <w:r w:rsidR="00AB09F5">
        <w:rPr>
          <w:rFonts w:hint="eastAsia"/>
          <w:sz w:val="24"/>
        </w:rPr>
        <w:instrText>,</w:instrText>
      </w:r>
      <w:r w:rsidR="00AB09F5">
        <w:rPr>
          <w:rFonts w:hint="eastAsia"/>
          <w:sz w:val="24"/>
        </w:rPr>
        <w:instrText>采用</w:instrText>
      </w:r>
      <w:r w:rsidR="00AB09F5">
        <w:rPr>
          <w:rFonts w:hint="eastAsia"/>
          <w:sz w:val="24"/>
        </w:rPr>
        <w:instrText>My SQL</w:instrText>
      </w:r>
      <w:r w:rsidR="00AB09F5">
        <w:rPr>
          <w:rFonts w:hint="eastAsia"/>
          <w:sz w:val="24"/>
        </w:rPr>
        <w:instrText>作为共享数据库存储管理数据。结合了</w:instrText>
      </w:r>
      <w:r w:rsidR="00AB09F5">
        <w:rPr>
          <w:rFonts w:hint="eastAsia"/>
          <w:sz w:val="24"/>
        </w:rPr>
        <w:instrText>OPC UA</w:instrText>
      </w:r>
      <w:r w:rsidR="00AB09F5">
        <w:rPr>
          <w:rFonts w:hint="eastAsia"/>
          <w:sz w:val="24"/>
        </w:rPr>
        <w:instrText>协议更快速、更安全和更灵活的优势以及</w:instrText>
      </w:r>
      <w:r w:rsidR="00AB09F5">
        <w:rPr>
          <w:rFonts w:hint="eastAsia"/>
          <w:sz w:val="24"/>
        </w:rPr>
        <w:instrText>MQTT</w:instrText>
      </w:r>
      <w:r w:rsidR="00AB09F5">
        <w:rPr>
          <w:rFonts w:hint="eastAsia"/>
          <w:sz w:val="24"/>
        </w:rPr>
        <w:instrText>协议扁平化的数据传输管理以及按主题的订阅发布模式</w:instrText>
      </w:r>
      <w:r w:rsidR="00AB09F5">
        <w:rPr>
          <w:rFonts w:hint="eastAsia"/>
          <w:sz w:val="24"/>
        </w:rPr>
        <w:instrText>,</w:instrText>
      </w:r>
      <w:r w:rsidR="00AB09F5">
        <w:rPr>
          <w:rFonts w:hint="eastAsia"/>
          <w:sz w:val="24"/>
        </w:rPr>
        <w:instrText>在物理车间与虚拟车间融合交互过程中</w:instrText>
      </w:r>
      <w:r w:rsidR="00AB09F5">
        <w:rPr>
          <w:rFonts w:hint="eastAsia"/>
          <w:sz w:val="24"/>
        </w:rPr>
        <w:instrText>,</w:instrText>
      </w:r>
      <w:r w:rsidR="00AB09F5">
        <w:rPr>
          <w:rFonts w:hint="eastAsia"/>
          <w:sz w:val="24"/>
        </w:rPr>
        <w:instrText>保障了孪生数据传输的稳定性和可靠性。为了对云化的车间数字孪生系统提供通用的监控仿真服务</w:instrText>
      </w:r>
      <w:r w:rsidR="00AB09F5">
        <w:rPr>
          <w:rFonts w:hint="eastAsia"/>
          <w:sz w:val="24"/>
        </w:rPr>
        <w:instrText>,</w:instrText>
      </w:r>
      <w:r w:rsidR="00AB09F5">
        <w:rPr>
          <w:rFonts w:hint="eastAsia"/>
          <w:sz w:val="24"/>
        </w:rPr>
        <w:instrText>本文为车间数字孪生系统的云化提出了数字孪生模型在云平台下的存储管理和动态加载方法</w:instrText>
      </w:r>
      <w:r w:rsidR="00AB09F5">
        <w:rPr>
          <w:rFonts w:hint="eastAsia"/>
          <w:sz w:val="24"/>
        </w:rPr>
        <w:instrText>,</w:instrText>
      </w:r>
      <w:r w:rsidR="00AB09F5">
        <w:rPr>
          <w:rFonts w:hint="eastAsia"/>
          <w:sz w:val="24"/>
        </w:rPr>
        <w:instrText>通过</w:instrText>
      </w:r>
      <w:r w:rsidR="00AB09F5">
        <w:rPr>
          <w:rFonts w:hint="eastAsia"/>
          <w:sz w:val="24"/>
        </w:rPr>
        <w:instrText>3Dmax</w:instrText>
      </w:r>
      <w:r w:rsidR="00AB09F5">
        <w:rPr>
          <w:rFonts w:hint="eastAsia"/>
          <w:sz w:val="24"/>
        </w:rPr>
        <w:instrText>和</w:instrText>
      </w:r>
      <w:r w:rsidR="00AB09F5">
        <w:rPr>
          <w:rFonts w:hint="eastAsia"/>
          <w:sz w:val="24"/>
        </w:rPr>
        <w:instrText>parts4cad</w:instrText>
      </w:r>
      <w:r w:rsidR="00AB09F5">
        <w:rPr>
          <w:rFonts w:hint="eastAsia"/>
          <w:sz w:val="24"/>
        </w:rPr>
        <w:instrText>快速建立车间设备模型</w:instrText>
      </w:r>
      <w:r w:rsidR="00AB09F5">
        <w:rPr>
          <w:rFonts w:hint="eastAsia"/>
          <w:sz w:val="24"/>
        </w:rPr>
        <w:instrText>,</w:instrText>
      </w:r>
      <w:r w:rsidR="00AB09F5">
        <w:rPr>
          <w:rFonts w:hint="eastAsia"/>
          <w:sz w:val="24"/>
        </w:rPr>
        <w:instrText>采用</w:instrText>
      </w:r>
      <w:r w:rsidR="00AB09F5">
        <w:rPr>
          <w:rFonts w:hint="eastAsia"/>
          <w:sz w:val="24"/>
        </w:rPr>
        <w:instrText>Lz4</w:instrText>
      </w:r>
      <w:r w:rsidR="00AB09F5">
        <w:rPr>
          <w:rFonts w:hint="eastAsia"/>
          <w:sz w:val="24"/>
        </w:rPr>
        <w:instrText>压缩算法存储管理</w:instrText>
      </w:r>
      <w:r w:rsidR="00AB09F5">
        <w:rPr>
          <w:rFonts w:hint="eastAsia"/>
          <w:sz w:val="24"/>
        </w:rPr>
        <w:instrText>,</w:instrText>
      </w:r>
      <w:r w:rsidR="00AB09F5">
        <w:rPr>
          <w:rFonts w:hint="eastAsia"/>
          <w:sz w:val="24"/>
        </w:rPr>
        <w:instrText>针对数据驱动数字孪生模型的需求</w:instrText>
      </w:r>
      <w:r w:rsidR="00AB09F5">
        <w:rPr>
          <w:rFonts w:hint="eastAsia"/>
          <w:sz w:val="24"/>
        </w:rPr>
        <w:instrText>,</w:instrText>
      </w:r>
      <w:r w:rsidR="00AB09F5">
        <w:rPr>
          <w:rFonts w:hint="eastAsia"/>
          <w:sz w:val="24"/>
        </w:rPr>
        <w:instrText>设计了云平台下数字孪生模型的动态加载更新方案以及数字孪生模型与物理设备动态建立连接映射的方法</w:instrText>
      </w:r>
      <w:r w:rsidR="00AB09F5">
        <w:rPr>
          <w:rFonts w:hint="eastAsia"/>
          <w:sz w:val="24"/>
        </w:rPr>
        <w:instrText>,</w:instrText>
      </w:r>
      <w:r w:rsidR="00AB09F5">
        <w:rPr>
          <w:rFonts w:hint="eastAsia"/>
          <w:sz w:val="24"/>
        </w:rPr>
        <w:instrText>增强了系统的灵活性和扩展性。</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587/d.cnki.gksjs.2022.000022\nmajor: </w:instrText>
      </w:r>
      <w:r w:rsidR="00AB09F5">
        <w:rPr>
          <w:rFonts w:hint="eastAsia"/>
          <w:sz w:val="24"/>
        </w:rPr>
        <w:instrText>计算机应用技术</w:instrText>
      </w:r>
      <w:r w:rsidR="00AB09F5">
        <w:rPr>
          <w:rFonts w:hint="eastAsia"/>
          <w:sz w:val="24"/>
        </w:rPr>
        <w:instrText xml:space="preserve">\ndownload: 2613\nalbum: </w:instrText>
      </w:r>
      <w:r w:rsidR="00AB09F5">
        <w:rPr>
          <w:rFonts w:hint="eastAsia"/>
          <w:sz w:val="24"/>
        </w:rPr>
        <w:instrText>信息科技</w:instrText>
      </w:r>
      <w:r w:rsidR="00AB09F5">
        <w:rPr>
          <w:rFonts w:hint="eastAsia"/>
          <w:sz w:val="24"/>
        </w:rPr>
        <w:instrText>\nCLC: TP393.09\ndbcode: CMFD\ndbname: CMFD202202\nfilename: 1022718232.nh","number-of-pages":"90","publisher":"</w:instrText>
      </w:r>
      <w:r w:rsidR="00AB09F5">
        <w:rPr>
          <w:rFonts w:hint="eastAsia"/>
          <w:sz w:val="24"/>
        </w:rPr>
        <w:instrText>中国科学院大学（中国科学院沈阳计算技术研究所）</w:instrText>
      </w:r>
      <w:r w:rsidR="00AB09F5">
        <w:rPr>
          <w:rFonts w:hint="eastAsia"/>
          <w:sz w:val="24"/>
        </w:rPr>
        <w:instrText>","source":"CNKI","title":"</w:instrText>
      </w:r>
      <w:r w:rsidR="00AB09F5">
        <w:rPr>
          <w:rFonts w:hint="eastAsia"/>
          <w:sz w:val="24"/>
        </w:rPr>
        <w:instrText>基于云平台的车间数字孪生系统的设计与实现</w:instrText>
      </w:r>
      <w:r w:rsidR="00AB09F5">
        <w:rPr>
          <w:rFonts w:hint="eastAsia"/>
          <w:sz w:val="24"/>
        </w:rPr>
        <w:instrText>","URL":"https://doi.org/10.27587/d.cnki.gksjs.2022.000022","author":[{"literal":"</w:instrText>
      </w:r>
      <w:r w:rsidR="00AB09F5">
        <w:rPr>
          <w:rFonts w:hint="eastAsia"/>
          <w:sz w:val="24"/>
        </w:rPr>
        <w:instrText>金国梁</w:instrText>
      </w:r>
      <w:r w:rsidR="00AB09F5">
        <w:rPr>
          <w:rFonts w:hint="eastAsia"/>
          <w:sz w:val="24"/>
        </w:rPr>
        <w:instrText>"}],"contributor":[{"literal":"</w:instrText>
      </w:r>
      <w:r w:rsidR="00AB09F5">
        <w:rPr>
          <w:rFonts w:hint="eastAsia"/>
          <w:sz w:val="24"/>
        </w:rPr>
        <w:instrText>王鸿亮</w:instrText>
      </w:r>
      <w:r w:rsidR="00AB09F5">
        <w:rPr>
          <w:rFonts w:hint="eastAsia"/>
          <w:sz w:val="24"/>
        </w:rPr>
        <w:instrText>"}],"accessed":{"date-p</w:instrText>
      </w:r>
      <w:r w:rsidR="00AB09F5">
        <w:rPr>
          <w:sz w:val="24"/>
        </w:rPr>
        <w:instrText xml:space="preserve">arts":[["2025",2,25]]},"issued":{"date-parts":[["2022"]]}}}],"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5-77]</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BD6DF5">
        <w:rPr>
          <w:sz w:val="24"/>
        </w:rPr>
        <w:t>SpringBoot</w:t>
      </w:r>
      <w:r w:rsidRPr="002B3D18">
        <w:rPr>
          <w:sz w:val="24"/>
        </w:rPr>
        <w:t>进行数据处理与接口服务</w:t>
      </w:r>
      <w:r w:rsidR="00386B48">
        <w:rPr>
          <w:sz w:val="24"/>
        </w:rPr>
        <w:fldChar w:fldCharType="begin"/>
      </w:r>
      <w:r w:rsidR="00AB09F5">
        <w:rPr>
          <w:sz w:val="24"/>
        </w:rPr>
        <w:instrText xml:space="preserve"> ADDIN ZOTERO_ITEM CSL_CITATION {"citationID":"J6kW8JMl","properties":{"formattedCitation":"\\super [78-80]\\nosupersub{}","plainCitation":"[78-80]","noteIndex":0},"citationItems":[{"id":128,"uris":["http://zotero.org/users/local/8clMLtyf/items/XDUKEPIY"]</w:instrText>
      </w:r>
      <w:r w:rsidR="00AB09F5">
        <w:rPr>
          <w:rFonts w:hint="eastAsia"/>
          <w:sz w:val="24"/>
        </w:rPr>
        <w:instrText>,"itemData":{"id":128,"type":"thesis","abstract":"</w:instrText>
      </w:r>
      <w:r w:rsidR="00AB09F5">
        <w:rPr>
          <w:rFonts w:hint="eastAsia"/>
          <w:sz w:val="24"/>
        </w:rPr>
        <w:instrText>云计算作为一种全新的服务模式</w:instrText>
      </w:r>
      <w:r w:rsidR="00AB09F5">
        <w:rPr>
          <w:rFonts w:hint="eastAsia"/>
          <w:sz w:val="24"/>
        </w:rPr>
        <w:instrText>,</w:instrText>
      </w:r>
      <w:r w:rsidR="00AB09F5">
        <w:rPr>
          <w:rFonts w:hint="eastAsia"/>
          <w:sz w:val="24"/>
        </w:rPr>
        <w:instrText>为地质数据服务系统建设提供了一个新的思路和机遇。地质科学的研究主体是数据</w:instrText>
      </w:r>
      <w:r w:rsidR="00AB09F5">
        <w:rPr>
          <w:rFonts w:hint="eastAsia"/>
          <w:sz w:val="24"/>
        </w:rPr>
        <w:instrText>,</w:instrText>
      </w:r>
      <w:r w:rsidR="00AB09F5">
        <w:rPr>
          <w:rFonts w:hint="eastAsia"/>
          <w:sz w:val="24"/>
        </w:rPr>
        <w:instrText>而地质信息化建设在一定程度上就是数据的建设。因此</w:instrText>
      </w:r>
      <w:r w:rsidR="00AB09F5">
        <w:rPr>
          <w:rFonts w:hint="eastAsia"/>
          <w:sz w:val="24"/>
        </w:rPr>
        <w:instrText>,</w:instrText>
      </w:r>
      <w:r w:rsidR="00AB09F5">
        <w:rPr>
          <w:rFonts w:hint="eastAsia"/>
          <w:sz w:val="24"/>
        </w:rPr>
        <w:instrText>依托于云计算技术</w:instrText>
      </w:r>
      <w:r w:rsidR="00AB09F5">
        <w:rPr>
          <w:rFonts w:hint="eastAsia"/>
          <w:sz w:val="24"/>
        </w:rPr>
        <w:instrText>,</w:instrText>
      </w:r>
      <w:r w:rsidR="00AB09F5">
        <w:rPr>
          <w:rFonts w:hint="eastAsia"/>
          <w:sz w:val="24"/>
        </w:rPr>
        <w:instrText>构建一个面向多地质主题的一体化的数据云服务平台</w:instrText>
      </w:r>
      <w:r w:rsidR="00AB09F5">
        <w:rPr>
          <w:rFonts w:hint="eastAsia"/>
          <w:sz w:val="24"/>
        </w:rPr>
        <w:instrText>,</w:instrText>
      </w:r>
      <w:r w:rsidR="00AB09F5">
        <w:rPr>
          <w:rFonts w:hint="eastAsia"/>
          <w:sz w:val="24"/>
        </w:rPr>
        <w:instrText>提供统一的标准的数据服务</w:instrText>
      </w:r>
      <w:r w:rsidR="00AB09F5">
        <w:rPr>
          <w:rFonts w:hint="eastAsia"/>
          <w:sz w:val="24"/>
        </w:rPr>
        <w:instrText>,</w:instrText>
      </w:r>
      <w:r w:rsidR="00AB09F5">
        <w:rPr>
          <w:rFonts w:hint="eastAsia"/>
          <w:sz w:val="24"/>
        </w:rPr>
        <w:instrText>已成为地质信息化发展的主流方向之一。本文以云计算理论框架中微服务体系结构和容器虚拟化为基础</w:instrText>
      </w:r>
      <w:r w:rsidR="00AB09F5">
        <w:rPr>
          <w:rFonts w:hint="eastAsia"/>
          <w:sz w:val="24"/>
        </w:rPr>
        <w:instrText>,</w:instrText>
      </w:r>
      <w:r w:rsidR="00AB09F5">
        <w:rPr>
          <w:rFonts w:hint="eastAsia"/>
          <w:sz w:val="24"/>
        </w:rPr>
        <w:instrText>针对地质行业中的“服务孤岛”、数据中心建设中存在的分散重复建设、只注重基础设施</w:instrText>
      </w:r>
      <w:r w:rsidR="00AB09F5">
        <w:rPr>
          <w:rFonts w:hint="eastAsia"/>
          <w:sz w:val="24"/>
        </w:rPr>
        <w:instrText>(IaaS)</w:instrText>
      </w:r>
      <w:r w:rsidR="00AB09F5">
        <w:rPr>
          <w:rFonts w:hint="eastAsia"/>
          <w:sz w:val="24"/>
        </w:rPr>
        <w:instrText>建设以及系统扩展性差等主要问题</w:instrText>
      </w:r>
      <w:r w:rsidR="00AB09F5">
        <w:rPr>
          <w:rFonts w:hint="eastAsia"/>
          <w:sz w:val="24"/>
        </w:rPr>
        <w:instrText>,</w:instrText>
      </w:r>
      <w:r w:rsidR="00AB09F5">
        <w:rPr>
          <w:rFonts w:hint="eastAsia"/>
          <w:sz w:val="24"/>
        </w:rPr>
        <w:instrText>提出了基于微服务体系结构和面向多地质主题的数据云服务平台建设的解决方案</w:instrText>
      </w:r>
      <w:r w:rsidR="00AB09F5">
        <w:rPr>
          <w:rFonts w:hint="eastAsia"/>
          <w:sz w:val="24"/>
        </w:rPr>
        <w:instrText>,</w:instrText>
      </w:r>
      <w:r w:rsidR="00AB09F5">
        <w:rPr>
          <w:rFonts w:hint="eastAsia"/>
          <w:sz w:val="24"/>
        </w:rPr>
        <w:instrText>较好地解决了微服务体系下地质数据模型分类方法问题</w:instrText>
      </w:r>
      <w:r w:rsidR="00AB09F5">
        <w:rPr>
          <w:rFonts w:hint="eastAsia"/>
          <w:sz w:val="24"/>
        </w:rPr>
        <w:instrText>,</w:instrText>
      </w:r>
      <w:r w:rsidR="00AB09F5">
        <w:rPr>
          <w:rFonts w:hint="eastAsia"/>
          <w:sz w:val="24"/>
        </w:rPr>
        <w:instrText>以及合理的服务粒度划分和地质数据服务在微服务体系下的可扩展性</w:instrText>
      </w:r>
      <w:r w:rsidR="00AB09F5">
        <w:rPr>
          <w:rFonts w:hint="eastAsia"/>
          <w:sz w:val="24"/>
        </w:rPr>
        <w:instrText>(</w:instrText>
      </w:r>
      <w:r w:rsidR="00AB09F5">
        <w:rPr>
          <w:rFonts w:hint="eastAsia"/>
          <w:sz w:val="24"/>
        </w:rPr>
        <w:instrText>横向和纵向维度</w:instrText>
      </w:r>
      <w:r w:rsidR="00AB09F5">
        <w:rPr>
          <w:rFonts w:hint="eastAsia"/>
          <w:sz w:val="24"/>
        </w:rPr>
        <w:instrText>)</w:instrText>
      </w:r>
      <w:r w:rsidR="00AB09F5">
        <w:rPr>
          <w:rFonts w:hint="eastAsia"/>
          <w:sz w:val="24"/>
        </w:rPr>
        <w:instrText>问题</w:instrText>
      </w:r>
      <w:r w:rsidR="00AB09F5">
        <w:rPr>
          <w:rFonts w:hint="eastAsia"/>
          <w:sz w:val="24"/>
        </w:rPr>
        <w:instrText>,</w:instrText>
      </w:r>
      <w:r w:rsidR="00AB09F5">
        <w:rPr>
          <w:rFonts w:hint="eastAsia"/>
          <w:sz w:val="24"/>
        </w:rPr>
        <w:instrText>并基于</w:instrText>
      </w:r>
      <w:r w:rsidR="00AB09F5">
        <w:rPr>
          <w:rFonts w:hint="eastAsia"/>
          <w:sz w:val="24"/>
        </w:rPr>
        <w:instrText>Docker</w:instrText>
      </w:r>
      <w:r w:rsidR="00AB09F5">
        <w:rPr>
          <w:rFonts w:hint="eastAsia"/>
          <w:sz w:val="24"/>
        </w:rPr>
        <w:instrText>容器引擎实现了数据云服务平台的原型研发。最后以胜利油田的勘探模型系统和武警黄金部队的某些地质调查信息系统为例</w:instrText>
      </w:r>
      <w:r w:rsidR="00AB09F5">
        <w:rPr>
          <w:rFonts w:hint="eastAsia"/>
          <w:sz w:val="24"/>
        </w:rPr>
        <w:instrText>,</w:instrText>
      </w:r>
      <w:r w:rsidR="00AB09F5">
        <w:rPr>
          <w:rFonts w:hint="eastAsia"/>
          <w:sz w:val="24"/>
        </w:rPr>
        <w:instrText>对基于微服务体系结构和面向多地质主题数据云服务原型平台的应用效果</w:instrText>
      </w:r>
      <w:r w:rsidR="00AB09F5">
        <w:rPr>
          <w:rFonts w:hint="eastAsia"/>
          <w:sz w:val="24"/>
        </w:rPr>
        <w:instrText>,</w:instrText>
      </w:r>
      <w:r w:rsidR="00AB09F5">
        <w:rPr>
          <w:rFonts w:hint="eastAsia"/>
          <w:sz w:val="24"/>
        </w:rPr>
        <w:instrText>进行展示与分析。具体来说</w:instrText>
      </w:r>
      <w:r w:rsidR="00AB09F5">
        <w:rPr>
          <w:rFonts w:hint="eastAsia"/>
          <w:sz w:val="24"/>
        </w:rPr>
        <w:instrText>,</w:instrText>
      </w:r>
      <w:r w:rsidR="00AB09F5">
        <w:rPr>
          <w:rFonts w:hint="eastAsia"/>
          <w:sz w:val="24"/>
        </w:rPr>
        <w:instrText>论文的主要研究内容包括</w:instrText>
      </w:r>
      <w:r w:rsidR="00AB09F5">
        <w:rPr>
          <w:rFonts w:hint="eastAsia"/>
          <w:sz w:val="24"/>
        </w:rPr>
        <w:instrText>:1.</w:instrText>
      </w:r>
      <w:r w:rsidR="00AB09F5">
        <w:rPr>
          <w:rFonts w:hint="eastAsia"/>
          <w:sz w:val="24"/>
        </w:rPr>
        <w:instrText>研究基于微服务体系的地质业务数据模型分类以及服务粒度划分机理、方式和方法</w:instrText>
      </w:r>
      <w:r w:rsidR="00AB09F5">
        <w:rPr>
          <w:rFonts w:hint="eastAsia"/>
          <w:sz w:val="24"/>
        </w:rPr>
        <w:instrText>;2.</w:instrText>
      </w:r>
      <w:r w:rsidR="00AB09F5">
        <w:rPr>
          <w:rFonts w:hint="eastAsia"/>
          <w:sz w:val="24"/>
        </w:rPr>
        <w:instrText>研究基于</w:instrText>
      </w:r>
      <w:r w:rsidR="00AB09F5">
        <w:rPr>
          <w:rFonts w:hint="eastAsia"/>
          <w:sz w:val="24"/>
        </w:rPr>
        <w:instrText>RESTFul HATEOAS(</w:instrText>
      </w:r>
      <w:r w:rsidR="00AB09F5">
        <w:rPr>
          <w:rFonts w:hint="eastAsia"/>
          <w:sz w:val="24"/>
        </w:rPr>
        <w:instrText>语义性接口</w:instrText>
      </w:r>
      <w:r w:rsidR="00AB09F5">
        <w:rPr>
          <w:rFonts w:hint="eastAsia"/>
          <w:sz w:val="24"/>
        </w:rPr>
        <w:instrText>)</w:instrText>
      </w:r>
      <w:r w:rsidR="00AB09F5">
        <w:rPr>
          <w:rFonts w:hint="eastAsia"/>
          <w:sz w:val="24"/>
        </w:rPr>
        <w:instrText>的地质数据</w:instrText>
      </w:r>
      <w:r w:rsidR="00AB09F5">
        <w:rPr>
          <w:rFonts w:hint="eastAsia"/>
          <w:sz w:val="24"/>
        </w:rPr>
        <w:instrText>web</w:instrText>
      </w:r>
      <w:r w:rsidR="00AB09F5">
        <w:rPr>
          <w:rFonts w:hint="eastAsia"/>
          <w:sz w:val="24"/>
        </w:rPr>
        <w:instrText>服务和资源自描述规范</w:instrText>
      </w:r>
      <w:r w:rsidR="00AB09F5">
        <w:rPr>
          <w:rFonts w:hint="eastAsia"/>
          <w:sz w:val="24"/>
        </w:rPr>
        <w:instrText>,</w:instrText>
      </w:r>
      <w:r w:rsidR="00AB09F5">
        <w:rPr>
          <w:rFonts w:hint="eastAsia"/>
          <w:sz w:val="24"/>
        </w:rPr>
        <w:instrText>实现具有自描述功能的统一的地质数据服务接口</w:instrText>
      </w:r>
      <w:r w:rsidR="00AB09F5">
        <w:rPr>
          <w:rFonts w:hint="eastAsia"/>
          <w:sz w:val="24"/>
        </w:rPr>
        <w:instrText>;3.</w:instrText>
      </w:r>
      <w:r w:rsidR="00AB09F5">
        <w:rPr>
          <w:rFonts w:hint="eastAsia"/>
          <w:sz w:val="24"/>
        </w:rPr>
        <w:instrText>研究以地质数据服务为接口</w:instrText>
      </w:r>
      <w:r w:rsidR="00AB09F5">
        <w:rPr>
          <w:rFonts w:hint="eastAsia"/>
          <w:sz w:val="24"/>
        </w:rPr>
        <w:instrText>,</w:instrText>
      </w:r>
      <w:r w:rsidR="00AB09F5">
        <w:rPr>
          <w:rFonts w:hint="eastAsia"/>
          <w:sz w:val="24"/>
        </w:rPr>
        <w:instrText>面向地质主题的服务通用构建方法与范式</w:instrText>
      </w:r>
      <w:r w:rsidR="00AB09F5">
        <w:rPr>
          <w:rFonts w:hint="eastAsia"/>
          <w:sz w:val="24"/>
        </w:rPr>
        <w:instrText>,</w:instrText>
      </w:r>
      <w:r w:rsidR="00AB09F5">
        <w:rPr>
          <w:rFonts w:hint="eastAsia"/>
          <w:sz w:val="24"/>
        </w:rPr>
        <w:instrText>提供可横向、纵向扩展、可编排的地质数据主题服务</w:instrText>
      </w:r>
      <w:r w:rsidR="00AB09F5">
        <w:rPr>
          <w:rFonts w:hint="eastAsia"/>
          <w:sz w:val="24"/>
        </w:rPr>
        <w:instrText>;4.</w:instrText>
      </w:r>
      <w:r w:rsidR="00AB09F5">
        <w:rPr>
          <w:rFonts w:hint="eastAsia"/>
          <w:sz w:val="24"/>
        </w:rPr>
        <w:instrText>研究基于分布式消息队列的地质主题数据服务体系与缓存机制。根据对基于微服务体系结构和面向多地质主题数据云服务关键技术研究和实践</w:instrText>
      </w:r>
      <w:r w:rsidR="00AB09F5">
        <w:rPr>
          <w:rFonts w:hint="eastAsia"/>
          <w:sz w:val="24"/>
        </w:rPr>
        <w:instrText>,</w:instrText>
      </w:r>
      <w:r w:rsidR="00AB09F5">
        <w:rPr>
          <w:rFonts w:hint="eastAsia"/>
          <w:sz w:val="24"/>
        </w:rPr>
        <w:instrText>取得了如下成果</w:instrText>
      </w:r>
      <w:r w:rsidR="00AB09F5">
        <w:rPr>
          <w:rFonts w:hint="eastAsia"/>
          <w:sz w:val="24"/>
        </w:rPr>
        <w:instrText>:(1)</w:instrText>
      </w:r>
      <w:r w:rsidR="00AB09F5">
        <w:rPr>
          <w:rFonts w:hint="eastAsia"/>
          <w:sz w:val="24"/>
        </w:rPr>
        <w:instrText>针对云计算时代的地质领域信息化建设</w:instrText>
      </w:r>
      <w:r w:rsidR="00AB09F5">
        <w:rPr>
          <w:rFonts w:hint="eastAsia"/>
          <w:sz w:val="24"/>
        </w:rPr>
        <w:instrText>,</w:instrText>
      </w:r>
      <w:r w:rsidR="00AB09F5">
        <w:rPr>
          <w:rFonts w:hint="eastAsia"/>
          <w:sz w:val="24"/>
        </w:rPr>
        <w:instrText>提出了一种基于微服务体系结构与容器引擎的地质云平台构建方法</w:instrText>
      </w:r>
      <w:r w:rsidR="00AB09F5">
        <w:rPr>
          <w:rFonts w:hint="eastAsia"/>
          <w:sz w:val="24"/>
        </w:rPr>
        <w:instrText>;(2)</w:instrText>
      </w:r>
      <w:r w:rsidR="00AB09F5">
        <w:rPr>
          <w:rFonts w:hint="eastAsia"/>
          <w:sz w:val="24"/>
        </w:rPr>
        <w:instrText>提出了基于微服务体系结构和面向多地质主题数据云服务平台的系统架构</w:instrText>
      </w:r>
      <w:r w:rsidR="00AB09F5">
        <w:rPr>
          <w:rFonts w:hint="eastAsia"/>
          <w:sz w:val="24"/>
        </w:rPr>
        <w:instrText>,</w:instrText>
      </w:r>
      <w:r w:rsidR="00AB09F5">
        <w:rPr>
          <w:rFonts w:hint="eastAsia"/>
          <w:sz w:val="24"/>
        </w:rPr>
        <w:instrText>对其涉及的理论进行了阐述</w:instrText>
      </w:r>
      <w:r w:rsidR="00AB09F5">
        <w:rPr>
          <w:rFonts w:hint="eastAsia"/>
          <w:sz w:val="24"/>
        </w:rPr>
        <w:instrText>,</w:instrText>
      </w:r>
      <w:r w:rsidR="00AB09F5">
        <w:rPr>
          <w:rFonts w:hint="eastAsia"/>
          <w:sz w:val="24"/>
        </w:rPr>
        <w:instrText>并且对要解决的关键技术进行了详细分析</w:instrText>
      </w:r>
      <w:r w:rsidR="00AB09F5">
        <w:rPr>
          <w:rFonts w:hint="eastAsia"/>
          <w:sz w:val="24"/>
        </w:rPr>
        <w:instrText>,</w:instrText>
      </w:r>
      <w:r w:rsidR="00AB09F5">
        <w:rPr>
          <w:rFonts w:hint="eastAsia"/>
          <w:sz w:val="24"/>
        </w:rPr>
        <w:instrText>提出了基于</w:instrText>
      </w:r>
      <w:r w:rsidR="00AB09F5">
        <w:rPr>
          <w:rFonts w:hint="eastAsia"/>
          <w:sz w:val="24"/>
        </w:rPr>
        <w:instrText>HATEOUS</w:instrText>
      </w:r>
      <w:r w:rsidR="00AB09F5">
        <w:rPr>
          <w:rFonts w:hint="eastAsia"/>
          <w:sz w:val="24"/>
        </w:rPr>
        <w:instrText>约束的地质主题微服务契约构建方法</w:instrText>
      </w:r>
      <w:r w:rsidR="00AB09F5">
        <w:rPr>
          <w:rFonts w:hint="eastAsia"/>
          <w:sz w:val="24"/>
        </w:rPr>
        <w:instrText>;(3)</w:instrText>
      </w:r>
      <w:r w:rsidR="00AB09F5">
        <w:rPr>
          <w:rFonts w:hint="eastAsia"/>
          <w:sz w:val="24"/>
        </w:rPr>
        <w:instrText>研究了微服务接口网关与分布式消息队列机制</w:instrText>
      </w:r>
      <w:r w:rsidR="00AB09F5">
        <w:rPr>
          <w:rFonts w:hint="eastAsia"/>
          <w:sz w:val="24"/>
        </w:rPr>
        <w:instrText>,</w:instrText>
      </w:r>
      <w:r w:rsidR="00AB09F5">
        <w:rPr>
          <w:rFonts w:hint="eastAsia"/>
          <w:sz w:val="24"/>
        </w:rPr>
        <w:instrText>设计出以微服务单元为基础的本地缓存与集中分布式缓存相结合的二级混合缓存模型</w:instrText>
      </w:r>
      <w:r w:rsidR="00AB09F5">
        <w:rPr>
          <w:rFonts w:hint="eastAsia"/>
          <w:sz w:val="24"/>
        </w:rPr>
        <w:instrText>;(4)</w:instrText>
      </w:r>
      <w:r w:rsidR="00AB09F5">
        <w:rPr>
          <w:rFonts w:hint="eastAsia"/>
          <w:sz w:val="24"/>
        </w:rPr>
        <w:instrText>对微服务架构以及面向多地质主题数据云服务所涉及的关键问题</w:instrText>
      </w:r>
      <w:r w:rsidR="00AB09F5">
        <w:rPr>
          <w:rFonts w:hint="eastAsia"/>
          <w:sz w:val="24"/>
        </w:rPr>
        <w:instrText>,</w:instrText>
      </w:r>
      <w:r w:rsidR="00AB09F5">
        <w:rPr>
          <w:rFonts w:hint="eastAsia"/>
          <w:sz w:val="24"/>
        </w:rPr>
        <w:instrText>包括</w:instrText>
      </w:r>
      <w:r w:rsidR="00AB09F5">
        <w:rPr>
          <w:rFonts w:hint="eastAsia"/>
          <w:sz w:val="24"/>
        </w:rPr>
        <w:instrText>(1)</w:instrText>
      </w:r>
      <w:r w:rsidR="00AB09F5">
        <w:rPr>
          <w:rFonts w:hint="eastAsia"/>
          <w:sz w:val="24"/>
        </w:rPr>
        <w:instrText>微服务单元的划分原则</w:instrText>
      </w:r>
      <w:r w:rsidR="00AB09F5">
        <w:rPr>
          <w:rFonts w:hint="eastAsia"/>
          <w:sz w:val="24"/>
        </w:rPr>
        <w:instrText>,(2)</w:instrText>
      </w:r>
      <w:r w:rsidR="00AB09F5">
        <w:rPr>
          <w:rFonts w:hint="eastAsia"/>
          <w:sz w:val="24"/>
        </w:rPr>
        <w:instrText>基于基础业务实体的横向扩展机制</w:instrText>
      </w:r>
      <w:r w:rsidR="00AB09F5">
        <w:rPr>
          <w:rFonts w:hint="eastAsia"/>
          <w:sz w:val="24"/>
        </w:rPr>
        <w:instrText>,(3)</w:instrText>
      </w:r>
      <w:r w:rsidR="00AB09F5">
        <w:rPr>
          <w:rFonts w:hint="eastAsia"/>
          <w:sz w:val="24"/>
        </w:rPr>
        <w:instrText>基于地质主题纵向扩展机制</w:instrText>
      </w:r>
      <w:r w:rsidR="00AB09F5">
        <w:rPr>
          <w:rFonts w:hint="eastAsia"/>
          <w:sz w:val="24"/>
        </w:rPr>
        <w:instrText>,</w:instrText>
      </w:r>
      <w:r w:rsidR="00AB09F5">
        <w:rPr>
          <w:rFonts w:hint="eastAsia"/>
          <w:sz w:val="24"/>
        </w:rPr>
        <w:instrText>提出了解决方案并阐述了实现原理及方法</w:instrText>
      </w:r>
      <w:r w:rsidR="00AB09F5">
        <w:rPr>
          <w:rFonts w:hint="eastAsia"/>
          <w:sz w:val="24"/>
        </w:rPr>
        <w:instrText>;(5)</w:instrText>
      </w:r>
      <w:r w:rsidR="00AB09F5">
        <w:rPr>
          <w:rFonts w:hint="eastAsia"/>
          <w:sz w:val="24"/>
        </w:rPr>
        <w:instrText>实现了地质矿产点源信息系统和相关云计算技术的融合</w:instrText>
      </w:r>
      <w:r w:rsidR="00AB09F5">
        <w:rPr>
          <w:rFonts w:hint="eastAsia"/>
          <w:sz w:val="24"/>
        </w:rPr>
        <w:instrText>,</w:instrText>
      </w:r>
      <w:r w:rsidR="00AB09F5">
        <w:rPr>
          <w:rFonts w:hint="eastAsia"/>
          <w:sz w:val="24"/>
        </w:rPr>
        <w:instrText>提升了其概念和模式。</w:instrText>
      </w:r>
      <w:r w:rsidR="00AB09F5">
        <w:rPr>
          <w:rFonts w:hint="eastAsia"/>
          <w:sz w:val="24"/>
        </w:rPr>
        <w:instrText>(6)</w:instrText>
      </w:r>
      <w:r w:rsidR="00AB09F5">
        <w:rPr>
          <w:rFonts w:hint="eastAsia"/>
          <w:sz w:val="24"/>
        </w:rPr>
        <w:instrText>从油气勘探开信息化建设出发</w:instrText>
      </w:r>
      <w:r w:rsidR="00AB09F5">
        <w:rPr>
          <w:rFonts w:hint="eastAsia"/>
          <w:sz w:val="24"/>
        </w:rPr>
        <w:instrText>,</w:instrText>
      </w:r>
      <w:r w:rsidR="00AB09F5">
        <w:rPr>
          <w:rFonts w:hint="eastAsia"/>
          <w:sz w:val="24"/>
        </w:rPr>
        <w:instrText>通过微服务体系结构和面向多地质主题数据云服务关键技术</w:instrText>
      </w:r>
      <w:r w:rsidR="00AB09F5">
        <w:rPr>
          <w:rFonts w:hint="eastAsia"/>
          <w:sz w:val="24"/>
        </w:rPr>
        <w:instrText>,</w:instrText>
      </w:r>
      <w:r w:rsidR="00AB09F5">
        <w:rPr>
          <w:rFonts w:hint="eastAsia"/>
          <w:sz w:val="24"/>
        </w:rPr>
        <w:instrText>设计并编程实现勘探模型</w:instrText>
      </w:r>
      <w:r w:rsidR="00AB09F5">
        <w:rPr>
          <w:rFonts w:hint="eastAsia"/>
          <w:sz w:val="24"/>
        </w:rPr>
        <w:instrText>Web</w:instrText>
      </w:r>
      <w:r w:rsidR="00AB09F5">
        <w:rPr>
          <w:rFonts w:hint="eastAsia"/>
          <w:sz w:val="24"/>
        </w:rPr>
        <w:instrText>数据综合系统</w:instrText>
      </w:r>
      <w:r w:rsidR="00AB09F5">
        <w:rPr>
          <w:rFonts w:hint="eastAsia"/>
          <w:sz w:val="24"/>
        </w:rPr>
        <w:instrText>,</w:instrText>
      </w:r>
      <w:r w:rsidR="00AB09F5">
        <w:rPr>
          <w:rFonts w:hint="eastAsia"/>
          <w:sz w:val="24"/>
        </w:rPr>
        <w:instrText>实现了对勘探过程中形成的各类数据、研究成果及地质模型</w:instrText>
      </w:r>
      <w:r w:rsidR="00AB09F5">
        <w:rPr>
          <w:rFonts w:hint="eastAsia"/>
          <w:sz w:val="24"/>
        </w:rPr>
        <w:instrText>,</w:instrText>
      </w:r>
      <w:r w:rsidR="00AB09F5">
        <w:rPr>
          <w:rFonts w:hint="eastAsia"/>
          <w:sz w:val="24"/>
        </w:rPr>
        <w:instrText>进行多源信息联动查询和勘探开发业务分析</w:instrText>
      </w:r>
      <w:r w:rsidR="00AB09F5">
        <w:rPr>
          <w:rFonts w:hint="eastAsia"/>
          <w:sz w:val="24"/>
        </w:rPr>
        <w:instrText>,</w:instrText>
      </w:r>
      <w:r w:rsidR="00AB09F5">
        <w:rPr>
          <w:rFonts w:hint="eastAsia"/>
          <w:sz w:val="24"/>
        </w:rPr>
        <w:instrText>可支持勘探开发一体化研讨与决策支持</w:instrText>
      </w:r>
      <w:r w:rsidR="00AB09F5">
        <w:rPr>
          <w:rFonts w:hint="eastAsia"/>
          <w:sz w:val="24"/>
        </w:rPr>
        <w:instrText>;(7)</w:instrText>
      </w:r>
      <w:r w:rsidR="00AB09F5">
        <w:rPr>
          <w:rFonts w:hint="eastAsia"/>
          <w:sz w:val="24"/>
        </w:rPr>
        <w:instrText>针对某些地质数据共享和高效应用需求</w:instrText>
      </w:r>
      <w:r w:rsidR="00AB09F5">
        <w:rPr>
          <w:rFonts w:hint="eastAsia"/>
          <w:sz w:val="24"/>
        </w:rPr>
        <w:instrText>,</w:instrText>
      </w:r>
      <w:r w:rsidR="00AB09F5">
        <w:rPr>
          <w:rFonts w:hint="eastAsia"/>
          <w:sz w:val="24"/>
        </w:rPr>
        <w:instrText>同样将微服务体系结构和多地质主题关键技术融合到某些地质调查信息系统建设中去</w:instrText>
      </w:r>
      <w:r w:rsidR="00AB09F5">
        <w:rPr>
          <w:rFonts w:hint="eastAsia"/>
          <w:sz w:val="24"/>
        </w:rPr>
        <w:instrText>,</w:instrText>
      </w:r>
      <w:r w:rsidR="00AB09F5">
        <w:rPr>
          <w:rFonts w:hint="eastAsia"/>
          <w:sz w:val="24"/>
        </w:rPr>
        <w:instrText>建立了多尺度、多图幅</w:instrText>
      </w:r>
      <w:r w:rsidR="00AB09F5">
        <w:rPr>
          <w:rFonts w:hint="eastAsia"/>
          <w:sz w:val="24"/>
        </w:rPr>
        <w:instrText>(</w:instrText>
      </w:r>
      <w:r w:rsidR="00AB09F5">
        <w:rPr>
          <w:rFonts w:hint="eastAsia"/>
          <w:sz w:val="24"/>
        </w:rPr>
        <w:instrText>调查区</w:instrText>
      </w:r>
      <w:r w:rsidR="00AB09F5">
        <w:rPr>
          <w:rFonts w:hint="eastAsia"/>
          <w:sz w:val="24"/>
        </w:rPr>
        <w:instrText>)</w:instrText>
      </w:r>
      <w:r w:rsidR="00AB09F5">
        <w:rPr>
          <w:rFonts w:hint="eastAsia"/>
          <w:sz w:val="24"/>
        </w:rPr>
        <w:instrText>的多元异构某些地质空间数据与属性数据的有效存储、集成、管理、维护的数据库管理体系</w:instrText>
      </w:r>
      <w:r w:rsidR="00AB09F5">
        <w:rPr>
          <w:rFonts w:hint="eastAsia"/>
          <w:sz w:val="24"/>
        </w:rPr>
        <w:instrText>,</w:instrText>
      </w:r>
      <w:r w:rsidR="00AB09F5">
        <w:rPr>
          <w:rFonts w:hint="eastAsia"/>
          <w:sz w:val="24"/>
        </w:rPr>
        <w:instrText>为其数据中心提供了后台管理、维护和服务平台。其中</w:instrText>
      </w:r>
      <w:r w:rsidR="00AB09F5">
        <w:rPr>
          <w:rFonts w:hint="eastAsia"/>
          <w:sz w:val="24"/>
        </w:rPr>
        <w:instrText>,</w:instrText>
      </w:r>
      <w:r w:rsidR="00AB09F5">
        <w:rPr>
          <w:rFonts w:hint="eastAsia"/>
          <w:sz w:val="24"/>
        </w:rPr>
        <w:instrText>具有创新性体现在</w:instrText>
      </w:r>
      <w:r w:rsidR="00AB09F5">
        <w:rPr>
          <w:rFonts w:hint="eastAsia"/>
          <w:sz w:val="24"/>
        </w:rPr>
        <w:instrText>:(1)</w:instrText>
      </w:r>
      <w:r w:rsidR="00AB09F5">
        <w:rPr>
          <w:rFonts w:hint="eastAsia"/>
          <w:sz w:val="24"/>
        </w:rPr>
        <w:instrText>提出一种基于微服务体系的地质数据云服务框架体系。该体系以地质主题和基础业务实体为依据</w:instrText>
      </w:r>
      <w:r w:rsidR="00AB09F5">
        <w:rPr>
          <w:rFonts w:hint="eastAsia"/>
          <w:sz w:val="24"/>
        </w:rPr>
        <w:instrText>,</w:instrText>
      </w:r>
      <w:r w:rsidR="00AB09F5">
        <w:rPr>
          <w:rFonts w:hint="eastAsia"/>
          <w:sz w:val="24"/>
        </w:rPr>
        <w:instrText>将系统切分成细粒度的数据服务单元</w:instrText>
      </w:r>
      <w:r w:rsidR="00AB09F5">
        <w:rPr>
          <w:rFonts w:hint="eastAsia"/>
          <w:sz w:val="24"/>
        </w:rPr>
        <w:instrText>,</w:instrText>
      </w:r>
      <w:r w:rsidR="00AB09F5">
        <w:rPr>
          <w:rFonts w:hint="eastAsia"/>
          <w:sz w:val="24"/>
        </w:rPr>
        <w:instrText>然后通过内核虚拟化和容器技术标准化单进程</w:instrText>
      </w:r>
      <w:r w:rsidR="00AB09F5">
        <w:rPr>
          <w:rFonts w:hint="eastAsia"/>
          <w:sz w:val="24"/>
        </w:rPr>
        <w:instrText>,</w:instrText>
      </w:r>
      <w:r w:rsidR="00AB09F5">
        <w:rPr>
          <w:rFonts w:hint="eastAsia"/>
          <w:sz w:val="24"/>
        </w:rPr>
        <w:instrText>组成带有独立功能模块的地质数据主题服务单元。各服务单元之间可通过复合地质主题</w:instrText>
      </w:r>
      <w:r w:rsidR="00AB09F5">
        <w:rPr>
          <w:rFonts w:hint="eastAsia"/>
          <w:sz w:val="24"/>
        </w:rPr>
        <w:instrText>,</w:instrText>
      </w:r>
      <w:r w:rsidR="00AB09F5">
        <w:rPr>
          <w:rFonts w:hint="eastAsia"/>
          <w:sz w:val="24"/>
        </w:rPr>
        <w:instrText>形成更高层级的地质主题数据服务单元。</w:instrText>
      </w:r>
      <w:r w:rsidR="00AB09F5">
        <w:rPr>
          <w:rFonts w:hint="eastAsia"/>
          <w:sz w:val="24"/>
        </w:rPr>
        <w:instrText>(2)</w:instrText>
      </w:r>
      <w:r w:rsidR="00AB09F5">
        <w:rPr>
          <w:rFonts w:hint="eastAsia"/>
          <w:sz w:val="24"/>
        </w:rPr>
        <w:instrText>提出一种基于分治法思想构建面向地质主题和基础业务实体的云服务系统。该系统通过分而治之的方法</w:instrText>
      </w:r>
      <w:r w:rsidR="00AB09F5">
        <w:rPr>
          <w:rFonts w:hint="eastAsia"/>
          <w:sz w:val="24"/>
        </w:rPr>
        <w:instrText>,</w:instrText>
      </w:r>
      <w:r w:rsidR="00AB09F5">
        <w:rPr>
          <w:rFonts w:hint="eastAsia"/>
          <w:sz w:val="24"/>
        </w:rPr>
        <w:instrText>将传统的整体系统拆分为边界明确、接口统一的服务单元</w:instrText>
      </w:r>
      <w:r w:rsidR="00AB09F5">
        <w:rPr>
          <w:rFonts w:hint="eastAsia"/>
          <w:sz w:val="24"/>
        </w:rPr>
        <w:instrText>,</w:instrText>
      </w:r>
      <w:r w:rsidR="00AB09F5">
        <w:rPr>
          <w:rFonts w:hint="eastAsia"/>
          <w:sz w:val="24"/>
        </w:rPr>
        <w:instrText>通过各服务单元的组合</w:instrText>
      </w:r>
      <w:r w:rsidR="00AB09F5">
        <w:rPr>
          <w:rFonts w:hint="eastAsia"/>
          <w:sz w:val="24"/>
        </w:rPr>
        <w:instrText>,</w:instrText>
      </w:r>
      <w:r w:rsidR="00AB09F5">
        <w:rPr>
          <w:rFonts w:hint="eastAsia"/>
          <w:sz w:val="24"/>
        </w:rPr>
        <w:instrText>来达到实现整个系统服务功能的目的。</w:instrText>
      </w:r>
      <w:r w:rsidR="00AB09F5">
        <w:rPr>
          <w:rFonts w:hint="eastAsia"/>
          <w:sz w:val="24"/>
        </w:rPr>
        <w:instrText>","genre":"</w:instrText>
      </w:r>
      <w:r w:rsidR="00AB09F5">
        <w:rPr>
          <w:rFonts w:hint="eastAsia"/>
          <w:sz w:val="24"/>
        </w:rPr>
        <w:instrText>博士学位论文</w:instrText>
      </w:r>
      <w:r w:rsidR="00AB09F5">
        <w:rPr>
          <w:rFonts w:hint="eastAsia"/>
          <w:sz w:val="24"/>
        </w:rPr>
        <w:instrText xml:space="preserve">","language":"zh-CN","note":"major: </w:instrText>
      </w:r>
      <w:r w:rsidR="00AB09F5">
        <w:rPr>
          <w:rFonts w:hint="eastAsia"/>
          <w:sz w:val="24"/>
        </w:rPr>
        <w:instrText>地学信息工程</w:instrText>
      </w:r>
      <w:r w:rsidR="00AB09F5">
        <w:rPr>
          <w:rFonts w:hint="eastAsia"/>
          <w:sz w:val="24"/>
        </w:rPr>
        <w:instrText xml:space="preserve">\ndownload: 752\nalbum: </w:instrText>
      </w:r>
      <w:r w:rsidR="00AB09F5">
        <w:rPr>
          <w:rFonts w:hint="eastAsia"/>
          <w:sz w:val="24"/>
        </w:rPr>
        <w:instrText>基础科学</w:instrText>
      </w:r>
      <w:r w:rsidR="00AB09F5">
        <w:rPr>
          <w:rFonts w:hint="eastAsia"/>
          <w:sz w:val="24"/>
        </w:rPr>
        <w:instrText>;</w:instrText>
      </w:r>
      <w:r w:rsidR="00AB09F5">
        <w:rPr>
          <w:rFonts w:hint="eastAsia"/>
          <w:sz w:val="24"/>
        </w:rPr>
        <w:instrText>工程科技Ⅰ辑</w:instrText>
      </w:r>
      <w:r w:rsidR="00AB09F5">
        <w:rPr>
          <w:rFonts w:hint="eastAsia"/>
          <w:sz w:val="24"/>
        </w:rPr>
        <w:instrText>\nCLC: P628\ndbcode: CDFD\ndbname: CDFDLAST2019\nfilename: 1018714801.nh","number-of-pages":"112","publisher":"</w:instrText>
      </w:r>
      <w:r w:rsidR="00AB09F5">
        <w:rPr>
          <w:rFonts w:hint="eastAsia"/>
          <w:sz w:val="24"/>
        </w:rPr>
        <w:instrText>中国地质大学</w:instrText>
      </w:r>
      <w:r w:rsidR="00AB09F5">
        <w:rPr>
          <w:rFonts w:hint="eastAsia"/>
          <w:sz w:val="24"/>
        </w:rPr>
        <w:instrText>","source":"CNKI","title":"</w:instrText>
      </w:r>
      <w:r w:rsidR="00AB09F5">
        <w:rPr>
          <w:rFonts w:hint="eastAsia"/>
          <w:sz w:val="24"/>
        </w:rPr>
        <w:instrText>基于微服务体系结构和面向多地质主题的数据云服务关键技术研究</w:instrText>
      </w:r>
      <w:r w:rsidR="00AB09F5">
        <w:rPr>
          <w:rFonts w:hint="eastAsia"/>
          <w:sz w:val="24"/>
        </w:rPr>
        <w:instrText>","URL":"https://kns.cnki.net/KCMS/detail/detail.aspx?dbcode=CDFD&amp;dbname=CDFDLAST2019&amp;filename=1018714801.nh","author":[{"literal":"</w:instrText>
      </w:r>
      <w:r w:rsidR="00AB09F5">
        <w:rPr>
          <w:rFonts w:hint="eastAsia"/>
          <w:sz w:val="24"/>
        </w:rPr>
        <w:instrText>彭诗杰</w:instrText>
      </w:r>
      <w:r w:rsidR="00AB09F5">
        <w:rPr>
          <w:rFonts w:hint="eastAsia"/>
          <w:sz w:val="24"/>
        </w:rPr>
        <w:instrText>"}],"contributor":[{"literal":"</w:instrText>
      </w:r>
      <w:r w:rsidR="00AB09F5">
        <w:rPr>
          <w:rFonts w:hint="eastAsia"/>
          <w:sz w:val="24"/>
        </w:rPr>
        <w:instrText>吴冲龙</w:instrText>
      </w:r>
      <w:r w:rsidR="00AB09F5">
        <w:rPr>
          <w:rFonts w:hint="eastAsia"/>
          <w:sz w:val="24"/>
        </w:rPr>
        <w:instrText>"},{"literal":"</w:instrText>
      </w:r>
      <w:r w:rsidR="00AB09F5">
        <w:rPr>
          <w:rFonts w:hint="eastAsia"/>
          <w:sz w:val="24"/>
        </w:rPr>
        <w:instrText>刘刚</w:instrText>
      </w:r>
      <w:r w:rsidR="00AB09F5">
        <w:rPr>
          <w:rFonts w:hint="eastAsia"/>
          <w:sz w:val="24"/>
        </w:rPr>
        <w:instrText>"}],"accessed":{"date-parts":[["2025",2,25]]},"issued":{"date-parts":[["2019"]]}}},{"id":127,"uris":["http://zotero.org/users/local/8clMLtyf/items/4WYN8IS9"],"itemData":{"id":127,"type":"article-journal","abstract":"</w:instrText>
      </w:r>
      <w:r w:rsidR="00AB09F5">
        <w:rPr>
          <w:rFonts w:hint="eastAsia"/>
          <w:sz w:val="24"/>
        </w:rPr>
        <w:instrText>随着国家管网建设的不断发展</w:instrText>
      </w:r>
      <w:r w:rsidR="00AB09F5">
        <w:rPr>
          <w:rFonts w:hint="eastAsia"/>
          <w:sz w:val="24"/>
        </w:rPr>
        <w:instrText>,</w:instrText>
      </w:r>
      <w:r w:rsidR="00AB09F5">
        <w:rPr>
          <w:rFonts w:hint="eastAsia"/>
          <w:sz w:val="24"/>
        </w:rPr>
        <w:instrText>系统业务与灾害数据信息规模大幅增长</w:instrText>
      </w:r>
      <w:r w:rsidR="00AB09F5">
        <w:rPr>
          <w:rFonts w:hint="eastAsia"/>
          <w:sz w:val="24"/>
        </w:rPr>
        <w:instrText>,</w:instrText>
      </w:r>
      <w:r w:rsidR="00AB09F5">
        <w:rPr>
          <w:rFonts w:hint="eastAsia"/>
          <w:sz w:val="24"/>
        </w:rPr>
        <w:instrText>同时为防范长距离管道运输过程中易受地质灾害影响发生事故的发生</w:instrText>
      </w:r>
      <w:r w:rsidR="00AB09F5">
        <w:rPr>
          <w:rFonts w:hint="eastAsia"/>
          <w:sz w:val="24"/>
        </w:rPr>
        <w:instrText>,</w:instrText>
      </w:r>
      <w:r w:rsidR="00AB09F5">
        <w:rPr>
          <w:rFonts w:hint="eastAsia"/>
          <w:sz w:val="24"/>
        </w:rPr>
        <w:instrText>开发基于微服务框架的管道地质灾害监测预警系统</w:instrText>
      </w:r>
      <w:r w:rsidR="00AB09F5">
        <w:rPr>
          <w:rFonts w:hint="eastAsia"/>
          <w:sz w:val="24"/>
        </w:rPr>
        <w:instrText>.</w:instrText>
      </w:r>
      <w:r w:rsidR="00AB09F5">
        <w:rPr>
          <w:rFonts w:hint="eastAsia"/>
          <w:sz w:val="24"/>
        </w:rPr>
        <w:instrText>系统采用前后端分离开发模式</w:instrText>
      </w:r>
      <w:r w:rsidR="00AB09F5">
        <w:rPr>
          <w:rFonts w:hint="eastAsia"/>
          <w:sz w:val="24"/>
        </w:rPr>
        <w:instrText>,</w:instrText>
      </w:r>
      <w:r w:rsidR="00AB09F5">
        <w:rPr>
          <w:rFonts w:hint="eastAsia"/>
          <w:sz w:val="24"/>
        </w:rPr>
        <w:instrText>具有高并发、低耦合、高可用、易扩展等特点</w:instrText>
      </w:r>
      <w:r w:rsidR="00AB09F5">
        <w:rPr>
          <w:rFonts w:hint="eastAsia"/>
          <w:sz w:val="24"/>
        </w:rPr>
        <w:instrText>,</w:instrText>
      </w:r>
      <w:r w:rsidR="00AB09F5">
        <w:rPr>
          <w:rFonts w:hint="eastAsia"/>
          <w:sz w:val="24"/>
        </w:rPr>
        <w:instrText>集观测、上报、研究、风险评估、预报预警功能于一体</w:instrText>
      </w:r>
      <w:r w:rsidR="00AB09F5">
        <w:rPr>
          <w:rFonts w:hint="eastAsia"/>
          <w:sz w:val="24"/>
        </w:rPr>
        <w:instrText>.</w:instrText>
      </w:r>
      <w:r w:rsidR="00AB09F5">
        <w:rPr>
          <w:rFonts w:hint="eastAsia"/>
          <w:sz w:val="24"/>
        </w:rPr>
        <w:instrText>目前系统长期稳定运行于国家管网分公司</w:instrText>
      </w:r>
      <w:r w:rsidR="00AB09F5">
        <w:rPr>
          <w:rFonts w:hint="eastAsia"/>
          <w:sz w:val="24"/>
        </w:rPr>
        <w:instrText>,</w:instrText>
      </w:r>
      <w:r w:rsidR="00AB09F5">
        <w:rPr>
          <w:rFonts w:hint="eastAsia"/>
          <w:sz w:val="24"/>
        </w:rPr>
        <w:instrText>有效解决灾害预警、灾害处理、灾害信息管理等问题</w:instrText>
      </w:r>
      <w:r w:rsidR="00AB09F5">
        <w:rPr>
          <w:rFonts w:hint="eastAsia"/>
          <w:sz w:val="24"/>
        </w:rPr>
        <w:instrText>,</w:instrText>
      </w:r>
      <w:r w:rsidR="00AB09F5">
        <w:rPr>
          <w:rFonts w:hint="eastAsia"/>
          <w:sz w:val="24"/>
        </w:rPr>
        <w:instrText>为长距离运输管道行业提供了有效解决方案</w:instrText>
      </w:r>
      <w:r w:rsidR="00AB09F5">
        <w:rPr>
          <w:rFonts w:hint="eastAsia"/>
          <w:sz w:val="24"/>
        </w:rPr>
        <w:instrText>.","container-title":"</w:instrText>
      </w:r>
      <w:r w:rsidR="00AB09F5">
        <w:rPr>
          <w:rFonts w:hint="eastAsia"/>
          <w:sz w:val="24"/>
        </w:rPr>
        <w:instrText>计算机系统应用</w:instrText>
      </w:r>
      <w:r w:rsidR="00AB09F5">
        <w:rPr>
          <w:rFonts w:hint="eastAsia"/>
          <w:sz w:val="24"/>
        </w:rPr>
        <w:instrText xml:space="preserve">","DOI":"10.15888/j.cnki.csa.008399","issue":"3","language":"zh-CN","note":"download: 645\nalbum: </w:instrText>
      </w:r>
      <w:r w:rsidR="00AB09F5">
        <w:rPr>
          <w:rFonts w:hint="eastAsia"/>
          <w:sz w:val="24"/>
        </w:rPr>
        <w:instrText>信息科技</w:instrText>
      </w:r>
      <w:r w:rsidR="00AB09F5">
        <w:rPr>
          <w:rFonts w:hint="eastAsia"/>
          <w:sz w:val="24"/>
        </w:rPr>
        <w:instrText>;</w:instrText>
      </w:r>
      <w:r w:rsidR="00AB09F5">
        <w:rPr>
          <w:rFonts w:hint="eastAsia"/>
          <w:sz w:val="24"/>
        </w:rPr>
        <w:instrText>基础科学</w:instrText>
      </w:r>
      <w:r w:rsidR="00AB09F5">
        <w:rPr>
          <w:rFonts w:hint="eastAsia"/>
          <w:sz w:val="24"/>
        </w:rPr>
        <w:instrText>\nCLC: P694;TP311.52\ndbcode: CJFQ\ndbname: CJFDLAST2022\nfilename: XTYY202203007","page":"65-74","source":"CNKI","title":"</w:instrText>
      </w:r>
      <w:r w:rsidR="00AB09F5">
        <w:rPr>
          <w:rFonts w:hint="eastAsia"/>
          <w:sz w:val="24"/>
        </w:rPr>
        <w:instrText>基于微服务架构的管道地质灾害监测预警系统</w:instrText>
      </w:r>
      <w:r w:rsidR="00AB09F5">
        <w:rPr>
          <w:rFonts w:hint="eastAsia"/>
          <w:sz w:val="24"/>
        </w:rPr>
        <w:instrText>","volume":"31","author":[{"literal":"</w:instrText>
      </w:r>
      <w:r w:rsidR="00AB09F5">
        <w:rPr>
          <w:rFonts w:hint="eastAsia"/>
          <w:sz w:val="24"/>
        </w:rPr>
        <w:instrText>郇凯</w:instrText>
      </w:r>
      <w:r w:rsidR="00AB09F5">
        <w:rPr>
          <w:rFonts w:hint="eastAsia"/>
          <w:sz w:val="24"/>
        </w:rPr>
        <w:instrText>"},{"literal":"</w:instrText>
      </w:r>
      <w:r w:rsidR="00AB09F5">
        <w:rPr>
          <w:rFonts w:hint="eastAsia"/>
          <w:sz w:val="24"/>
        </w:rPr>
        <w:instrText>黄佳为</w:instrText>
      </w:r>
      <w:r w:rsidR="00AB09F5">
        <w:rPr>
          <w:rFonts w:hint="eastAsia"/>
          <w:sz w:val="24"/>
        </w:rPr>
        <w:instrText>"},{"literal":"</w:instrText>
      </w:r>
      <w:r w:rsidR="00AB09F5">
        <w:rPr>
          <w:rFonts w:hint="eastAsia"/>
          <w:sz w:val="24"/>
        </w:rPr>
        <w:instrText>王鑫</w:instrText>
      </w:r>
      <w:r w:rsidR="00AB09F5">
        <w:rPr>
          <w:rFonts w:hint="eastAsia"/>
          <w:sz w:val="24"/>
        </w:rPr>
        <w:instrText>"},{"literal":"</w:instrText>
      </w:r>
      <w:r w:rsidR="00AB09F5">
        <w:rPr>
          <w:rFonts w:hint="eastAsia"/>
          <w:sz w:val="24"/>
        </w:rPr>
        <w:instrText>凌诚</w:instrText>
      </w:r>
      <w:r w:rsidR="00AB09F5">
        <w:rPr>
          <w:rFonts w:hint="eastAsia"/>
          <w:sz w:val="24"/>
        </w:rPr>
        <w:instrText>"}],"issued":{"date-parts":[["2022"]]}}},{"id":126,"uris":["http://zotero.org/users/local/8clMLtyf/items/UZ9ZST6Q"],"itemData":{"id":126,"type":"thesis","abstract":"</w:instrText>
      </w:r>
      <w:r w:rsidR="00AB09F5">
        <w:rPr>
          <w:rFonts w:hint="eastAsia"/>
          <w:sz w:val="24"/>
        </w:rPr>
        <w:instrText>地质遗迹公园有着分布范围广、空间信息数据繁杂、地质遗迹珍贵且不可恢复等特点</w:instrText>
      </w:r>
      <w:r w:rsidR="00AB09F5">
        <w:rPr>
          <w:rFonts w:hint="eastAsia"/>
          <w:sz w:val="24"/>
        </w:rPr>
        <w:instrText>,</w:instrText>
      </w:r>
      <w:r w:rsidR="00AB09F5">
        <w:rPr>
          <w:rFonts w:hint="eastAsia"/>
          <w:sz w:val="24"/>
        </w:rPr>
        <w:instrText>建立信息化管理平台进而提升管理效率成为地质遗迹公园建设的重要需求。相比传统</w:instrText>
      </w:r>
      <w:r w:rsidR="00AB09F5">
        <w:rPr>
          <w:rFonts w:hint="eastAsia"/>
          <w:sz w:val="24"/>
        </w:rPr>
        <w:instrText>GIS</w:instrText>
      </w:r>
      <w:r w:rsidR="00AB09F5">
        <w:rPr>
          <w:rFonts w:hint="eastAsia"/>
          <w:sz w:val="24"/>
        </w:rPr>
        <w:instrText>而言</w:instrText>
      </w:r>
      <w:r w:rsidR="00AB09F5">
        <w:rPr>
          <w:rFonts w:hint="eastAsia"/>
          <w:sz w:val="24"/>
        </w:rPr>
        <w:instrText>,WebGIS</w:instrText>
      </w:r>
      <w:r w:rsidR="00AB09F5">
        <w:rPr>
          <w:rFonts w:hint="eastAsia"/>
          <w:sz w:val="24"/>
        </w:rPr>
        <w:instrText>开发技术丰富多样、开发过程轻量快速、使用体验高效美观</w:instrText>
      </w:r>
      <w:r w:rsidR="00AB09F5">
        <w:rPr>
          <w:rFonts w:hint="eastAsia"/>
          <w:sz w:val="24"/>
        </w:rPr>
        <w:instrText>,</w:instrText>
      </w:r>
      <w:r w:rsidR="00AB09F5">
        <w:rPr>
          <w:rFonts w:hint="eastAsia"/>
          <w:sz w:val="24"/>
        </w:rPr>
        <w:instrText>基于</w:instrText>
      </w:r>
      <w:r w:rsidR="00AB09F5">
        <w:rPr>
          <w:rFonts w:hint="eastAsia"/>
          <w:sz w:val="24"/>
        </w:rPr>
        <w:instrText>WebGIS</w:instrText>
      </w:r>
      <w:r w:rsidR="00AB09F5">
        <w:rPr>
          <w:rFonts w:hint="eastAsia"/>
          <w:sz w:val="24"/>
        </w:rPr>
        <w:instrText>技术建立信息管理平台</w:instrText>
      </w:r>
      <w:r w:rsidR="00AB09F5">
        <w:rPr>
          <w:rFonts w:hint="eastAsia"/>
          <w:sz w:val="24"/>
        </w:rPr>
        <w:instrText>,</w:instrText>
      </w:r>
      <w:r w:rsidR="00AB09F5">
        <w:rPr>
          <w:rFonts w:hint="eastAsia"/>
          <w:sz w:val="24"/>
        </w:rPr>
        <w:instrText>可以直观的呈现地质遗迹公园各项管理事务</w:instrText>
      </w:r>
      <w:r w:rsidR="00AB09F5">
        <w:rPr>
          <w:rFonts w:hint="eastAsia"/>
          <w:sz w:val="24"/>
        </w:rPr>
        <w:instrText>,</w:instrText>
      </w:r>
      <w:r w:rsidR="00AB09F5">
        <w:rPr>
          <w:rFonts w:hint="eastAsia"/>
          <w:sz w:val="24"/>
        </w:rPr>
        <w:instrText>充分发挥地理空间数据的价值</w:instrText>
      </w:r>
      <w:r w:rsidR="00AB09F5">
        <w:rPr>
          <w:rFonts w:hint="eastAsia"/>
          <w:sz w:val="24"/>
        </w:rPr>
        <w:instrText>,</w:instrText>
      </w:r>
      <w:r w:rsidR="00AB09F5">
        <w:rPr>
          <w:rFonts w:hint="eastAsia"/>
          <w:sz w:val="24"/>
        </w:rPr>
        <w:instrText>使公园管理工作数字化、科学化、高效化。随着近年来</w:instrText>
      </w:r>
      <w:r w:rsidR="00AB09F5">
        <w:rPr>
          <w:rFonts w:hint="eastAsia"/>
          <w:sz w:val="24"/>
        </w:rPr>
        <w:instrText>Web</w:instrText>
      </w:r>
      <w:r w:rsidR="00AB09F5">
        <w:rPr>
          <w:rFonts w:hint="eastAsia"/>
          <w:sz w:val="24"/>
        </w:rPr>
        <w:instrText>技术的快速发展和</w:instrText>
      </w:r>
      <w:r w:rsidR="00AB09F5">
        <w:rPr>
          <w:rFonts w:hint="eastAsia"/>
          <w:sz w:val="24"/>
        </w:rPr>
        <w:instrText>GIS</w:instrText>
      </w:r>
      <w:r w:rsidR="00AB09F5">
        <w:rPr>
          <w:rFonts w:hint="eastAsia"/>
          <w:sz w:val="24"/>
        </w:rPr>
        <w:instrText>技术的广泛应用</w:instrText>
      </w:r>
      <w:r w:rsidR="00AB09F5">
        <w:rPr>
          <w:rFonts w:hint="eastAsia"/>
          <w:sz w:val="24"/>
        </w:rPr>
        <w:instrText>,</w:instrText>
      </w:r>
      <w:r w:rsidR="00AB09F5">
        <w:rPr>
          <w:rFonts w:hint="eastAsia"/>
          <w:sz w:val="24"/>
        </w:rPr>
        <w:instrText>催生了许多新的</w:instrText>
      </w:r>
      <w:r w:rsidR="00AB09F5">
        <w:rPr>
          <w:rFonts w:hint="eastAsia"/>
          <w:sz w:val="24"/>
        </w:rPr>
        <w:instrText>WebGIS</w:instrText>
      </w:r>
      <w:r w:rsidR="00AB09F5">
        <w:rPr>
          <w:rFonts w:hint="eastAsia"/>
          <w:sz w:val="24"/>
        </w:rPr>
        <w:instrText>技术</w:instrText>
      </w:r>
      <w:r w:rsidR="00AB09F5">
        <w:rPr>
          <w:rFonts w:hint="eastAsia"/>
          <w:sz w:val="24"/>
        </w:rPr>
        <w:instrText>,</w:instrText>
      </w:r>
      <w:r w:rsidR="00AB09F5">
        <w:rPr>
          <w:rFonts w:hint="eastAsia"/>
          <w:sz w:val="24"/>
        </w:rPr>
        <w:instrText>并且在生产环境中得到了广泛的实践。通过查阅相关文献和学习相关开发技术</w:instrText>
      </w:r>
      <w:r w:rsidR="00AB09F5">
        <w:rPr>
          <w:rFonts w:hint="eastAsia"/>
          <w:sz w:val="24"/>
        </w:rPr>
        <w:instrText>,</w:instrText>
      </w:r>
      <w:r w:rsidR="00AB09F5">
        <w:rPr>
          <w:rFonts w:hint="eastAsia"/>
          <w:sz w:val="24"/>
        </w:rPr>
        <w:instrText>本文梳理了</w:instrText>
      </w:r>
      <w:r w:rsidR="00AB09F5">
        <w:rPr>
          <w:rFonts w:hint="eastAsia"/>
          <w:sz w:val="24"/>
        </w:rPr>
        <w:instrText>WebGIS</w:instrText>
      </w:r>
      <w:r w:rsidR="00AB09F5">
        <w:rPr>
          <w:rFonts w:hint="eastAsia"/>
          <w:sz w:val="24"/>
        </w:rPr>
        <w:instrText>近些年的发展</w:instrText>
      </w:r>
      <w:r w:rsidR="00AB09F5">
        <w:rPr>
          <w:rFonts w:hint="eastAsia"/>
          <w:sz w:val="24"/>
        </w:rPr>
        <w:instrText>,</w:instrText>
      </w:r>
      <w:r w:rsidR="00AB09F5">
        <w:rPr>
          <w:rFonts w:hint="eastAsia"/>
          <w:sz w:val="24"/>
        </w:rPr>
        <w:instrText>并对目前主流的技术方案做了介绍</w:instrText>
      </w:r>
      <w:r w:rsidR="00AB09F5">
        <w:rPr>
          <w:rFonts w:hint="eastAsia"/>
          <w:sz w:val="24"/>
        </w:rPr>
        <w:instrText>,</w:instrText>
      </w:r>
      <w:r w:rsidR="00AB09F5">
        <w:rPr>
          <w:rFonts w:hint="eastAsia"/>
          <w:sz w:val="24"/>
        </w:rPr>
        <w:instrText>包括地图服务、空间数据存储、</w:instrText>
      </w:r>
      <w:r w:rsidR="00AB09F5">
        <w:rPr>
          <w:rFonts w:hint="eastAsia"/>
          <w:sz w:val="24"/>
        </w:rPr>
        <w:instrText>GeoJSON</w:instrText>
      </w:r>
      <w:r w:rsidR="00AB09F5">
        <w:rPr>
          <w:rFonts w:hint="eastAsia"/>
          <w:sz w:val="24"/>
        </w:rPr>
        <w:instrText>数据格式、空间数据处理、前端开发框架、数据可视化等技术模块。基于对公园需求的充分调研</w:instrText>
      </w:r>
      <w:r w:rsidR="00AB09F5">
        <w:rPr>
          <w:rFonts w:hint="eastAsia"/>
          <w:sz w:val="24"/>
        </w:rPr>
        <w:instrText>,</w:instrText>
      </w:r>
      <w:r w:rsidR="00AB09F5">
        <w:rPr>
          <w:rFonts w:hint="eastAsia"/>
          <w:sz w:val="24"/>
        </w:rPr>
        <w:instrText>本文确定采取开源轻量的技术方案</w:instrText>
      </w:r>
      <w:r w:rsidR="00AB09F5">
        <w:rPr>
          <w:rFonts w:hint="eastAsia"/>
          <w:sz w:val="24"/>
        </w:rPr>
        <w:instrText>,</w:instrText>
      </w:r>
      <w:r w:rsidR="00AB09F5">
        <w:rPr>
          <w:rFonts w:hint="eastAsia"/>
          <w:sz w:val="24"/>
        </w:rPr>
        <w:instrText>基于分层架构设计实现五大连池地质遗迹公园</w:instrText>
      </w:r>
      <w:r w:rsidR="00AB09F5">
        <w:rPr>
          <w:rFonts w:hint="eastAsia"/>
          <w:sz w:val="24"/>
        </w:rPr>
        <w:instrText>WebGIS</w:instrText>
      </w:r>
      <w:r w:rsidR="00AB09F5">
        <w:rPr>
          <w:rFonts w:hint="eastAsia"/>
          <w:sz w:val="24"/>
        </w:rPr>
        <w:instrText>管理平台。数据库使用开源的</w:instrText>
      </w:r>
      <w:r w:rsidR="00AB09F5">
        <w:rPr>
          <w:rFonts w:hint="eastAsia"/>
          <w:sz w:val="24"/>
        </w:rPr>
        <w:instrText>PostgreSQL,</w:instrText>
      </w:r>
      <w:r w:rsidR="00AB09F5">
        <w:rPr>
          <w:rFonts w:hint="eastAsia"/>
          <w:sz w:val="24"/>
        </w:rPr>
        <w:instrText>地图服务平台使用开源技术</w:instrText>
      </w:r>
      <w:r w:rsidR="00AB09F5">
        <w:rPr>
          <w:rFonts w:hint="eastAsia"/>
          <w:sz w:val="24"/>
        </w:rPr>
        <w:instrText>GeoServer,</w:instrText>
      </w:r>
      <w:r w:rsidR="00AB09F5">
        <w:rPr>
          <w:rFonts w:hint="eastAsia"/>
          <w:sz w:val="24"/>
        </w:rPr>
        <w:instrText>后端开发使用</w:instrText>
      </w:r>
      <w:r w:rsidR="00AB09F5">
        <w:rPr>
          <w:rFonts w:hint="eastAsia"/>
          <w:sz w:val="24"/>
        </w:rPr>
        <w:instrText>Java</w:instrText>
      </w:r>
      <w:r w:rsidR="00AB09F5">
        <w:rPr>
          <w:rFonts w:hint="eastAsia"/>
          <w:sz w:val="24"/>
        </w:rPr>
        <w:instrText>语言</w:instrText>
      </w:r>
      <w:r w:rsidR="00AB09F5">
        <w:rPr>
          <w:rFonts w:hint="eastAsia"/>
          <w:sz w:val="24"/>
        </w:rPr>
        <w:instrText>,</w:instrText>
      </w:r>
      <w:r w:rsidR="00AB09F5">
        <w:rPr>
          <w:rFonts w:hint="eastAsia"/>
          <w:sz w:val="24"/>
        </w:rPr>
        <w:instrText>前端框架使用</w:instrText>
      </w:r>
      <w:r w:rsidR="00AB09F5">
        <w:rPr>
          <w:rFonts w:hint="eastAsia"/>
          <w:sz w:val="24"/>
        </w:rPr>
        <w:instrText>Vue,</w:instrText>
      </w:r>
      <w:r w:rsidR="00AB09F5">
        <w:rPr>
          <w:rFonts w:hint="eastAsia"/>
          <w:sz w:val="24"/>
        </w:rPr>
        <w:instrText>前端地图框架使用</w:instrText>
      </w:r>
      <w:r w:rsidR="00AB09F5">
        <w:rPr>
          <w:rFonts w:hint="eastAsia"/>
          <w:sz w:val="24"/>
        </w:rPr>
        <w:instrText>Leaflet,</w:instrText>
      </w:r>
      <w:r w:rsidR="00AB09F5">
        <w:rPr>
          <w:rFonts w:hint="eastAsia"/>
          <w:sz w:val="24"/>
        </w:rPr>
        <w:instrText>数据可视化工具使用</w:instrText>
      </w:r>
      <w:r w:rsidR="00AB09F5">
        <w:rPr>
          <w:rFonts w:hint="eastAsia"/>
          <w:sz w:val="24"/>
        </w:rPr>
        <w:instrText>ECharts</w:instrText>
      </w:r>
      <w:r w:rsidR="00AB09F5">
        <w:rPr>
          <w:rFonts w:hint="eastAsia"/>
          <w:sz w:val="24"/>
        </w:rPr>
        <w:instrText>。旨在建立一套界面美观</w:instrText>
      </w:r>
      <w:r w:rsidR="00AB09F5">
        <w:rPr>
          <w:rFonts w:hint="eastAsia"/>
          <w:sz w:val="24"/>
        </w:rPr>
        <w:instrText>,</w:instrText>
      </w:r>
      <w:r w:rsidR="00AB09F5">
        <w:rPr>
          <w:rFonts w:hint="eastAsia"/>
          <w:sz w:val="24"/>
        </w:rPr>
        <w:instrText>功能易用的</w:instrText>
      </w:r>
      <w:r w:rsidR="00AB09F5">
        <w:rPr>
          <w:rFonts w:hint="eastAsia"/>
          <w:sz w:val="24"/>
        </w:rPr>
        <w:instrText>WebGIS</w:instrText>
      </w:r>
      <w:r w:rsidR="00AB09F5">
        <w:rPr>
          <w:rFonts w:hint="eastAsia"/>
          <w:sz w:val="24"/>
        </w:rPr>
        <w:instrText>管理系统。五大连池</w:instrText>
      </w:r>
      <w:r w:rsidR="00AB09F5">
        <w:rPr>
          <w:rFonts w:hint="eastAsia"/>
          <w:sz w:val="24"/>
        </w:rPr>
        <w:instrText>WebGIS</w:instrText>
      </w:r>
      <w:r w:rsidR="00AB09F5">
        <w:rPr>
          <w:rFonts w:hint="eastAsia"/>
          <w:sz w:val="24"/>
        </w:rPr>
        <w:instrText>管理系统是以地图和数据为核心</w:instrText>
      </w:r>
      <w:r w:rsidR="00AB09F5">
        <w:rPr>
          <w:rFonts w:hint="eastAsia"/>
          <w:sz w:val="24"/>
        </w:rPr>
        <w:instrText>,</w:instrText>
      </w:r>
      <w:r w:rsidR="00AB09F5">
        <w:rPr>
          <w:rFonts w:hint="eastAsia"/>
          <w:sz w:val="24"/>
        </w:rPr>
        <w:instrText>围绕水体监测、地质遗迹监测、土壤环境调查、人为环境因素调查等管理事务</w:instrText>
      </w:r>
      <w:r w:rsidR="00AB09F5">
        <w:rPr>
          <w:rFonts w:hint="eastAsia"/>
          <w:sz w:val="24"/>
        </w:rPr>
        <w:instrText>,</w:instrText>
      </w:r>
      <w:r w:rsidR="00AB09F5">
        <w:rPr>
          <w:rFonts w:hint="eastAsia"/>
          <w:sz w:val="24"/>
        </w:rPr>
        <w:instrText>建立的一套的综合管理系统。系统实现了地图显示、数据查询、原始数据存储、数据总览、统计分析、数据更新、权限管理等功能</w:instrText>
      </w:r>
      <w:r w:rsidR="00AB09F5">
        <w:rPr>
          <w:rFonts w:hint="eastAsia"/>
          <w:sz w:val="24"/>
        </w:rPr>
        <w:instrText>,</w:instrText>
      </w:r>
      <w:r w:rsidR="00AB09F5">
        <w:rPr>
          <w:rFonts w:hint="eastAsia"/>
          <w:sz w:val="24"/>
        </w:rPr>
        <w:instrText>为公园的各种类型数据提供了安全可靠的存储方案</w:instrText>
      </w:r>
      <w:r w:rsidR="00AB09F5">
        <w:rPr>
          <w:rFonts w:hint="eastAsia"/>
          <w:sz w:val="24"/>
        </w:rPr>
        <w:instrText>,</w:instrText>
      </w:r>
      <w:r w:rsidR="00AB09F5">
        <w:rPr>
          <w:rFonts w:hint="eastAsia"/>
          <w:sz w:val="24"/>
        </w:rPr>
        <w:instrText>为公园管理人员提供了美观高效的管理平台。在开发工作完成后</w:instrText>
      </w:r>
      <w:r w:rsidR="00AB09F5">
        <w:rPr>
          <w:rFonts w:hint="eastAsia"/>
          <w:sz w:val="24"/>
        </w:rPr>
        <w:instrText>,</w:instrText>
      </w:r>
      <w:r w:rsidR="00AB09F5">
        <w:rPr>
          <w:rFonts w:hint="eastAsia"/>
          <w:sz w:val="24"/>
        </w:rPr>
        <w:instrText>对系统的主要功能以图文形式进行了展示</w:instrText>
      </w:r>
      <w:r w:rsidR="00AB09F5">
        <w:rPr>
          <w:rFonts w:hint="eastAsia"/>
          <w:sz w:val="24"/>
        </w:rPr>
        <w:instrText>,</w:instrText>
      </w:r>
      <w:r w:rsidR="00AB09F5">
        <w:rPr>
          <w:rFonts w:hint="eastAsia"/>
          <w:sz w:val="24"/>
        </w:rPr>
        <w:instrText>并分析说明了系统的核心代码。最后</w:instrText>
      </w:r>
      <w:r w:rsidR="00AB09F5">
        <w:rPr>
          <w:rFonts w:hint="eastAsia"/>
          <w:sz w:val="24"/>
        </w:rPr>
        <w:instrText>,</w:instrText>
      </w:r>
      <w:r w:rsidR="00AB09F5">
        <w:rPr>
          <w:rFonts w:hint="eastAsia"/>
          <w:sz w:val="24"/>
        </w:rPr>
        <w:instrText>对目前地质公园</w:instrText>
      </w:r>
      <w:r w:rsidR="00AB09F5">
        <w:rPr>
          <w:rFonts w:hint="eastAsia"/>
          <w:sz w:val="24"/>
        </w:rPr>
        <w:instrText>WebGIS</w:instrText>
      </w:r>
      <w:r w:rsidR="00AB09F5">
        <w:rPr>
          <w:rFonts w:hint="eastAsia"/>
          <w:sz w:val="24"/>
        </w:rPr>
        <w:instrText>管理系统进行了总结</w:instrText>
      </w:r>
      <w:r w:rsidR="00AB09F5">
        <w:rPr>
          <w:rFonts w:hint="eastAsia"/>
          <w:sz w:val="24"/>
        </w:rPr>
        <w:instrText>,</w:instrText>
      </w:r>
      <w:r w:rsidR="00AB09F5">
        <w:rPr>
          <w:rFonts w:hint="eastAsia"/>
          <w:sz w:val="24"/>
        </w:rPr>
        <w:instrText>并结合</w:instrText>
      </w:r>
      <w:r w:rsidR="00AB09F5">
        <w:rPr>
          <w:rFonts w:hint="eastAsia"/>
          <w:sz w:val="24"/>
        </w:rPr>
        <w:instrText>WebGIS</w:instrText>
      </w:r>
      <w:r w:rsidR="00AB09F5">
        <w:rPr>
          <w:rFonts w:hint="eastAsia"/>
          <w:sz w:val="24"/>
        </w:rPr>
        <w:instrText>发展趋势和地质公园建设方向</w:instrText>
      </w:r>
      <w:r w:rsidR="00AB09F5">
        <w:rPr>
          <w:rFonts w:hint="eastAsia"/>
          <w:sz w:val="24"/>
        </w:rPr>
        <w:instrText>,</w:instrText>
      </w:r>
      <w:r w:rsidR="00AB09F5">
        <w:rPr>
          <w:rFonts w:hint="eastAsia"/>
          <w:sz w:val="24"/>
        </w:rPr>
        <w:instrText>对地质公园管理系统后期的技术升级做了一些探讨和展望。</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493/d.cnki.gzdzy.2020.000735\nmajor: </w:instrText>
      </w:r>
      <w:r w:rsidR="00AB09F5">
        <w:rPr>
          <w:rFonts w:hint="eastAsia"/>
          <w:sz w:val="24"/>
        </w:rPr>
        <w:instrText>测绘科学与技术</w:instrText>
      </w:r>
      <w:r w:rsidR="00AB09F5">
        <w:rPr>
          <w:rFonts w:hint="eastAsia"/>
          <w:sz w:val="24"/>
        </w:rPr>
        <w:instrText xml:space="preserve">\ndownload: 648\nalbum: </w:instrText>
      </w:r>
      <w:r w:rsidR="00AB09F5">
        <w:rPr>
          <w:rFonts w:hint="eastAsia"/>
          <w:sz w:val="24"/>
        </w:rPr>
        <w:instrText>基础科学</w:instrText>
      </w:r>
      <w:r w:rsidR="00AB09F5">
        <w:rPr>
          <w:rFonts w:hint="eastAsia"/>
          <w:sz w:val="24"/>
        </w:rPr>
        <w:instrText>;</w:instrText>
      </w:r>
      <w:r w:rsidR="00AB09F5">
        <w:rPr>
          <w:rFonts w:hint="eastAsia"/>
          <w:sz w:val="24"/>
        </w:rPr>
        <w:instrText>信息科技</w:instrText>
      </w:r>
      <w:r w:rsidR="00AB09F5">
        <w:rPr>
          <w:rFonts w:hint="eastAsia"/>
          <w:sz w:val="24"/>
        </w:rPr>
        <w:instrText>\nCLC: P942;P208\ndbcode: CMFD\ndbname: CMFD202002\nfilename: 1020042887.nh","number-of-pages":"66","publisher":"</w:instrText>
      </w:r>
      <w:r w:rsidR="00AB09F5">
        <w:rPr>
          <w:rFonts w:hint="eastAsia"/>
          <w:sz w:val="24"/>
        </w:rPr>
        <w:instrText>中国地质大学（北京）</w:instrText>
      </w:r>
      <w:r w:rsidR="00AB09F5">
        <w:rPr>
          <w:rFonts w:hint="eastAsia"/>
          <w:sz w:val="24"/>
        </w:rPr>
        <w:instrText>","source":"CNKI","title":"</w:instrText>
      </w:r>
      <w:r w:rsidR="00AB09F5">
        <w:rPr>
          <w:rFonts w:hint="eastAsia"/>
          <w:sz w:val="24"/>
        </w:rPr>
        <w:instrText>基于</w:instrText>
      </w:r>
      <w:r w:rsidR="00AB09F5">
        <w:rPr>
          <w:rFonts w:hint="eastAsia"/>
          <w:sz w:val="24"/>
        </w:rPr>
        <w:instrText>WebGIS</w:instrText>
      </w:r>
      <w:r w:rsidR="00AB09F5">
        <w:rPr>
          <w:rFonts w:hint="eastAsia"/>
          <w:sz w:val="24"/>
        </w:rPr>
        <w:instrText>的地质遗迹公园管理系统研发</w:instrText>
      </w:r>
      <w:r w:rsidR="00AB09F5">
        <w:rPr>
          <w:rFonts w:hint="eastAsia"/>
          <w:sz w:val="24"/>
        </w:rPr>
        <w:instrText>","URL":"https://doi.org/10.27493/d.cnki.gzdzy.2020.000735","author":[{"literal":"</w:instrText>
      </w:r>
      <w:r w:rsidR="00AB09F5">
        <w:rPr>
          <w:rFonts w:hint="eastAsia"/>
          <w:sz w:val="24"/>
        </w:rPr>
        <w:instrText>田峰</w:instrText>
      </w:r>
      <w:r w:rsidR="00AB09F5">
        <w:rPr>
          <w:rFonts w:hint="eastAsia"/>
          <w:sz w:val="24"/>
        </w:rPr>
        <w:instrText>"}],"contributor":[{"literal":"</w:instrText>
      </w:r>
      <w:r w:rsidR="00AB09F5">
        <w:rPr>
          <w:rFonts w:hint="eastAsia"/>
          <w:sz w:val="24"/>
        </w:rPr>
        <w:instrText>邢廷炎</w:instrText>
      </w:r>
      <w:r w:rsidR="00AB09F5">
        <w:rPr>
          <w:rFonts w:hint="eastAsia"/>
          <w:sz w:val="24"/>
        </w:rPr>
        <w:instrText>"}],"accessed":{"date-parts":[["2025",2,25]]},"issued":{"date-parts":[["</w:instrText>
      </w:r>
      <w:r w:rsidR="00AB09F5">
        <w:rPr>
          <w:sz w:val="24"/>
        </w:rPr>
        <w:instrText xml:space="preserve">2020"]]}}}],"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8-80]</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53" w:name="_Hlk191410501"/>
      <w:r w:rsidRPr="002B3D18">
        <w:rPr>
          <w:sz w:val="24"/>
        </w:rPr>
        <w:t>Three.js</w:t>
      </w:r>
      <w:bookmarkEnd w:id="53"/>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lastRenderedPageBreak/>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rFonts w:hint="eastAsia"/>
          <w:sz w:val="24"/>
        </w:rPr>
      </w:pPr>
      <w:r w:rsidRPr="002B3D18">
        <w:rPr>
          <w:sz w:val="24"/>
        </w:rPr>
        <w:t>系统的功能模块涵盖了三维地质建模的各个方面，以下是主要功能模块的介绍：</w:t>
      </w:r>
    </w:p>
    <w:p w14:paraId="7EF53CB5" w14:textId="435C0593" w:rsidR="00254143" w:rsidRPr="002B3D18" w:rsidRDefault="002B3D18" w:rsidP="002B3D18">
      <w:pPr>
        <w:spacing w:line="400" w:lineRule="exact"/>
        <w:ind w:firstLineChars="200" w:firstLine="480"/>
        <w:rPr>
          <w:rFonts w:hint="eastAsia"/>
          <w:sz w:val="24"/>
        </w:rPr>
      </w:pPr>
      <w:r>
        <w:rPr>
          <w:rFonts w:hint="eastAsia"/>
          <w:sz w:val="24"/>
        </w:rPr>
        <w:t>（</w:t>
      </w:r>
      <w:r>
        <w:rPr>
          <w:rFonts w:hint="eastAsia"/>
          <w:sz w:val="24"/>
        </w:rPr>
        <w:t>1</w:t>
      </w:r>
      <w:r>
        <w:rPr>
          <w:rFonts w:hint="eastAsia"/>
          <w:sz w:val="24"/>
        </w:rPr>
        <w:t>）</w:t>
      </w:r>
      <w:r w:rsidR="00D1581D">
        <w:rPr>
          <w:rFonts w:hint="eastAsia"/>
          <w:sz w:val="24"/>
        </w:rPr>
        <w:t>用户登陆与</w:t>
      </w:r>
      <w:r w:rsidR="00254143" w:rsidRPr="002B3D18">
        <w:rPr>
          <w:sz w:val="24"/>
        </w:rPr>
        <w:t>数据导入</w:t>
      </w:r>
    </w:p>
    <w:p w14:paraId="6F4D8FB2" w14:textId="7E653BE0" w:rsidR="00254143" w:rsidRPr="002B3D18" w:rsidRDefault="00254143" w:rsidP="002B3D18">
      <w:pPr>
        <w:spacing w:line="400" w:lineRule="exact"/>
        <w:ind w:firstLineChars="200" w:firstLine="480"/>
        <w:rPr>
          <w:sz w:val="24"/>
        </w:rPr>
      </w:pPr>
      <w:r w:rsidRPr="002B3D18">
        <w:rPr>
          <w:sz w:val="24"/>
        </w:rPr>
        <w:t>用户可以通过</w:t>
      </w:r>
      <w:r w:rsidR="00D1581D">
        <w:rPr>
          <w:rFonts w:hint="eastAsia"/>
          <w:sz w:val="24"/>
        </w:rPr>
        <w:t>登陆</w:t>
      </w:r>
      <w:r w:rsidRPr="002B3D18">
        <w:rPr>
          <w:rFonts w:hint="eastAsia"/>
          <w:sz w:val="24"/>
        </w:rPr>
        <w:t>系</w:t>
      </w:r>
      <w:r w:rsidRPr="002B3D18">
        <w:rPr>
          <w:sz w:val="24"/>
        </w:rPr>
        <w:t>统</w:t>
      </w:r>
      <w:r w:rsidR="00D1581D">
        <w:rPr>
          <w:rFonts w:hint="eastAsia"/>
          <w:sz w:val="24"/>
        </w:rPr>
        <w:t>查看可视化平台，可视化平台从后端获取</w:t>
      </w:r>
      <w:r w:rsidRPr="002B3D18">
        <w:rPr>
          <w:sz w:val="24"/>
        </w:rPr>
        <w:t>各种地质</w:t>
      </w:r>
      <w:r w:rsidR="00D1581D">
        <w:rPr>
          <w:rFonts w:hint="eastAsia"/>
          <w:sz w:val="24"/>
        </w:rPr>
        <w:t>模型</w:t>
      </w:r>
      <w:r w:rsidRPr="002B3D18">
        <w:rPr>
          <w:sz w:val="24"/>
        </w:rPr>
        <w:t>数据（如钻孔</w:t>
      </w:r>
      <w:r w:rsidR="00D1581D">
        <w:rPr>
          <w:rFonts w:hint="eastAsia"/>
          <w:sz w:val="24"/>
        </w:rPr>
        <w:t>模型</w:t>
      </w:r>
      <w:r w:rsidRPr="002B3D18">
        <w:rPr>
          <w:sz w:val="24"/>
        </w:rPr>
        <w:t>数据、地层</w:t>
      </w:r>
      <w:r w:rsidR="00D1581D">
        <w:rPr>
          <w:rFonts w:hint="eastAsia"/>
          <w:sz w:val="24"/>
        </w:rPr>
        <w:t>模型</w:t>
      </w:r>
      <w:r w:rsidRPr="002B3D18">
        <w:rPr>
          <w:sz w:val="24"/>
        </w:rPr>
        <w:t>数据等），</w:t>
      </w:r>
      <w:r w:rsidR="00D1581D">
        <w:rPr>
          <w:rFonts w:hint="eastAsia"/>
          <w:sz w:val="24"/>
        </w:rPr>
        <w:t>后端</w:t>
      </w:r>
      <w:r w:rsidRPr="002B3D18">
        <w:rPr>
          <w:sz w:val="24"/>
        </w:rPr>
        <w:t>自动进行数据处理并转换为适用于三维</w:t>
      </w:r>
      <w:r w:rsidR="00D1581D">
        <w:rPr>
          <w:rFonts w:hint="eastAsia"/>
          <w:sz w:val="24"/>
        </w:rPr>
        <w:t>可视化</w:t>
      </w:r>
      <w:r w:rsidRPr="002B3D18">
        <w:rPr>
          <w:sz w:val="24"/>
        </w:rPr>
        <w:t>的格式</w:t>
      </w:r>
      <w:r w:rsidR="00D1581D">
        <w:rPr>
          <w:rFonts w:hint="eastAsia"/>
          <w:sz w:val="24"/>
        </w:rPr>
        <w:t>，</w:t>
      </w:r>
      <w:r w:rsidRPr="002B3D18">
        <w:rPr>
          <w:sz w:val="24"/>
        </w:rPr>
        <w:t>前端通过</w:t>
      </w:r>
      <w:r w:rsidRPr="002B3D18">
        <w:rPr>
          <w:sz w:val="24"/>
        </w:rPr>
        <w:t>API</w:t>
      </w:r>
      <w:r w:rsidRPr="002B3D18">
        <w:rPr>
          <w:sz w:val="24"/>
        </w:rPr>
        <w:t>接口与后端进行数据</w:t>
      </w:r>
      <w:r w:rsidR="00BD6DF5">
        <w:rPr>
          <w:rFonts w:hint="eastAsia"/>
          <w:sz w:val="24"/>
        </w:rPr>
        <w:t>传输</w:t>
      </w:r>
      <w:r w:rsidRPr="002B3D18">
        <w:rPr>
          <w:sz w:val="24"/>
        </w:rPr>
        <w:t>。</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2754E8D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实时渲染</w:t>
      </w:r>
      <w:r w:rsidR="00D1581D">
        <w:rPr>
          <w:rFonts w:hint="eastAsia"/>
          <w:sz w:val="24"/>
        </w:rPr>
        <w:t>从后端获取到的</w:t>
      </w:r>
      <w:r w:rsidRPr="002B3D18">
        <w:rPr>
          <w:sz w:val="24"/>
        </w:rPr>
        <w:t>的三维地质模型</w:t>
      </w:r>
      <w:r w:rsidR="00D1581D">
        <w:rPr>
          <w:rFonts w:hint="eastAsia"/>
          <w:sz w:val="24"/>
        </w:rPr>
        <w:t>数据</w:t>
      </w:r>
      <w:r w:rsidR="00BD6DF5">
        <w:rPr>
          <w:rFonts w:hint="eastAsia"/>
          <w:sz w:val="24"/>
        </w:rPr>
        <w:t>，</w:t>
      </w:r>
      <w:r w:rsidRPr="002B3D18">
        <w:rPr>
          <w:sz w:val="24"/>
        </w:rPr>
        <w:t>用户可以</w:t>
      </w:r>
      <w:r w:rsidR="00D1581D">
        <w:rPr>
          <w:rFonts w:hint="eastAsia"/>
          <w:sz w:val="24"/>
        </w:rPr>
        <w:t>自由</w:t>
      </w:r>
      <w:r w:rsidRPr="002B3D18">
        <w:rPr>
          <w:sz w:val="24"/>
        </w:rPr>
        <w:t>旋转、缩放</w:t>
      </w:r>
      <w:r w:rsidR="00D1581D">
        <w:rPr>
          <w:rFonts w:hint="eastAsia"/>
          <w:sz w:val="24"/>
        </w:rPr>
        <w:t>的观察</w:t>
      </w:r>
      <w:r w:rsidRPr="002B3D18">
        <w:rPr>
          <w:sz w:val="24"/>
        </w:rPr>
        <w:t>模型，并通过不同的视角查看地质</w:t>
      </w:r>
      <w:r w:rsidR="00D1581D">
        <w:rPr>
          <w:rFonts w:hint="eastAsia"/>
          <w:sz w:val="24"/>
        </w:rPr>
        <w:t>空间结构</w:t>
      </w:r>
      <w:r w:rsidRPr="002B3D18">
        <w:rPr>
          <w:sz w:val="24"/>
        </w:rPr>
        <w:t>分布。</w:t>
      </w:r>
    </w:p>
    <w:p w14:paraId="0D67BAC8" w14:textId="3A75B6E3" w:rsidR="00254143" w:rsidRPr="002B3D18" w:rsidRDefault="002B3D18" w:rsidP="002B3D18">
      <w:pPr>
        <w:spacing w:line="400" w:lineRule="exact"/>
        <w:ind w:firstLineChars="200" w:firstLine="48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4148B96C" w14:textId="3DD32084" w:rsidR="00BD6DF5" w:rsidRPr="00BD6DF5" w:rsidRDefault="00254143" w:rsidP="00BD6DF5">
      <w:pPr>
        <w:spacing w:line="400" w:lineRule="exact"/>
        <w:ind w:firstLineChars="200" w:firstLine="480"/>
        <w:rPr>
          <w:sz w:val="24"/>
        </w:rPr>
      </w:pPr>
      <w:r w:rsidRPr="002B3D18">
        <w:rPr>
          <w:sz w:val="24"/>
        </w:rPr>
        <w:t>用户可以通过点击等操作与三维模型进行</w:t>
      </w:r>
      <w:r w:rsidR="00BD6DF5">
        <w:rPr>
          <w:rFonts w:hint="eastAsia"/>
          <w:sz w:val="24"/>
        </w:rPr>
        <w:t>交互，选择</w:t>
      </w:r>
      <w:r w:rsidR="00D1581D">
        <w:rPr>
          <w:rFonts w:hint="eastAsia"/>
          <w:sz w:val="24"/>
        </w:rPr>
        <w:t>想要</w:t>
      </w:r>
      <w:r w:rsidR="00BD6DF5">
        <w:rPr>
          <w:rFonts w:hint="eastAsia"/>
          <w:sz w:val="24"/>
        </w:rPr>
        <w:t>展示</w:t>
      </w:r>
      <w:r w:rsidR="00D1581D">
        <w:rPr>
          <w:rFonts w:hint="eastAsia"/>
          <w:sz w:val="24"/>
        </w:rPr>
        <w:t>的</w:t>
      </w:r>
      <w:r w:rsidR="00BD6DF5">
        <w:rPr>
          <w:rFonts w:hint="eastAsia"/>
          <w:sz w:val="24"/>
        </w:rPr>
        <w:t>模型</w:t>
      </w:r>
      <w:r w:rsidR="00D1581D">
        <w:rPr>
          <w:rFonts w:hint="eastAsia"/>
          <w:sz w:val="24"/>
        </w:rPr>
        <w:t>图层</w:t>
      </w:r>
      <w:r w:rsidR="00BD6DF5">
        <w:rPr>
          <w:rFonts w:hint="eastAsia"/>
          <w:sz w:val="24"/>
        </w:rPr>
        <w:t>，并</w:t>
      </w:r>
      <w:r w:rsidR="00D1581D">
        <w:rPr>
          <w:rFonts w:hint="eastAsia"/>
          <w:sz w:val="24"/>
        </w:rPr>
        <w:t>提供</w:t>
      </w:r>
      <w:r w:rsidR="00BD6DF5">
        <w:rPr>
          <w:rFonts w:hint="eastAsia"/>
          <w:sz w:val="24"/>
        </w:rPr>
        <w:t>计算层间距离</w:t>
      </w:r>
      <w:r w:rsidR="00D1581D">
        <w:rPr>
          <w:rFonts w:hint="eastAsia"/>
          <w:sz w:val="24"/>
        </w:rPr>
        <w:t>、漫游</w:t>
      </w:r>
      <w:r w:rsidR="00BD6DF5">
        <w:rPr>
          <w:rFonts w:hint="eastAsia"/>
          <w:sz w:val="24"/>
        </w:rPr>
        <w:t>等</w:t>
      </w:r>
      <w:r w:rsidR="00D1581D">
        <w:rPr>
          <w:rFonts w:hint="eastAsia"/>
          <w:sz w:val="24"/>
        </w:rPr>
        <w:t>交互</w:t>
      </w:r>
      <w:r w:rsidR="00BD6DF5">
        <w:rPr>
          <w:rFonts w:hint="eastAsia"/>
          <w:sz w:val="24"/>
        </w:rPr>
        <w:t>功能</w:t>
      </w:r>
      <w:r w:rsidRPr="002B3D18">
        <w:rPr>
          <w:sz w:val="24"/>
        </w:rPr>
        <w:t>。</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37073C3D" w:rsidR="00493E6E" w:rsidRPr="00D1581D" w:rsidRDefault="00493E6E" w:rsidP="00F065B9">
      <w:pPr>
        <w:ind w:firstLineChars="200" w:firstLine="480"/>
        <w:rPr>
          <w:sz w:val="24"/>
        </w:rPr>
      </w:pPr>
      <w:r w:rsidRPr="00D1581D">
        <w:rPr>
          <w:rFonts w:hint="eastAsia"/>
          <w:sz w:val="24"/>
        </w:rPr>
        <w:t>1</w:t>
      </w:r>
      <w:r w:rsidRPr="00D1581D">
        <w:rPr>
          <w:rFonts w:hint="eastAsia"/>
          <w:sz w:val="24"/>
        </w:rPr>
        <w:t>地层模型的可视化</w:t>
      </w:r>
    </w:p>
    <w:p w14:paraId="141B6C45" w14:textId="6A3965E7" w:rsidR="008C4C8B" w:rsidRDefault="008C4C8B" w:rsidP="008C4C8B">
      <w:pPr>
        <w:spacing w:line="400" w:lineRule="exact"/>
        <w:ind w:firstLineChars="200" w:firstLine="480"/>
        <w:rPr>
          <w:rFonts w:hint="eastAsia"/>
          <w:sz w:val="24"/>
        </w:rPr>
      </w:pPr>
      <w:r>
        <w:rPr>
          <w:rFonts w:hint="eastAsia"/>
          <w:sz w:val="24"/>
        </w:rPr>
        <w:t xml:space="preserve">Step1 </w:t>
      </w:r>
      <w:r w:rsidR="002C728F">
        <w:rPr>
          <w:rFonts w:hint="eastAsia"/>
          <w:sz w:val="24"/>
        </w:rPr>
        <w:t>利用第二章的方法，通过</w:t>
      </w:r>
      <w:r>
        <w:rPr>
          <w:rFonts w:hint="eastAsia"/>
          <w:sz w:val="24"/>
        </w:rPr>
        <w:t>后端</w:t>
      </w:r>
      <w:r w:rsidR="002C728F">
        <w:rPr>
          <w:rFonts w:hint="eastAsia"/>
          <w:sz w:val="24"/>
        </w:rPr>
        <w:t>程序</w:t>
      </w:r>
      <w:r>
        <w:rPr>
          <w:rFonts w:hint="eastAsia"/>
          <w:sz w:val="24"/>
        </w:rPr>
        <w:t>对收集的</w:t>
      </w:r>
      <w:r w:rsidRPr="00D1581D">
        <w:rPr>
          <w:rFonts w:hint="eastAsia"/>
          <w:sz w:val="24"/>
        </w:rPr>
        <w:t>钻孔离散点集</w:t>
      </w:r>
      <w:r>
        <w:rPr>
          <w:rFonts w:hint="eastAsia"/>
          <w:sz w:val="24"/>
        </w:rPr>
        <w:t>数据</w:t>
      </w:r>
      <w:r w:rsidRPr="00D1581D">
        <w:rPr>
          <w:rFonts w:hint="eastAsia"/>
          <w:sz w:val="24"/>
        </w:rPr>
        <w:t>进行</w:t>
      </w:r>
      <w:r w:rsidR="002C728F">
        <w:rPr>
          <w:rFonts w:hint="eastAsia"/>
          <w:sz w:val="24"/>
        </w:rPr>
        <w:t>处理</w:t>
      </w:r>
      <w:r w:rsidRPr="00D1581D">
        <w:rPr>
          <w:rFonts w:hint="eastAsia"/>
          <w:sz w:val="24"/>
        </w:rPr>
        <w:t>生成模型三角网格数据</w:t>
      </w:r>
      <w:r w:rsidR="002C728F">
        <w:rPr>
          <w:rFonts w:hint="eastAsia"/>
          <w:sz w:val="24"/>
        </w:rPr>
        <w:t>，</w:t>
      </w:r>
      <w:r w:rsidRPr="00D1581D">
        <w:rPr>
          <w:rFonts w:hint="eastAsia"/>
          <w:sz w:val="24"/>
        </w:rPr>
        <w:t>并转化为可视化所需数据格式</w:t>
      </w:r>
      <w:r>
        <w:rPr>
          <w:rFonts w:hint="eastAsia"/>
          <w:sz w:val="24"/>
        </w:rPr>
        <w:t>。</w:t>
      </w:r>
    </w:p>
    <w:p w14:paraId="288C4DA1" w14:textId="0DDBC6D6" w:rsidR="00CC65AF" w:rsidRPr="006C2995" w:rsidRDefault="008C4C8B" w:rsidP="00CC65AF">
      <w:pPr>
        <w:spacing w:line="400" w:lineRule="exact"/>
        <w:ind w:firstLineChars="200" w:firstLine="480"/>
        <w:rPr>
          <w:sz w:val="24"/>
        </w:rPr>
      </w:pPr>
      <w:r>
        <w:rPr>
          <w:rFonts w:hint="eastAsia"/>
          <w:sz w:val="24"/>
        </w:rPr>
        <w:t>Step2</w:t>
      </w:r>
      <w:r>
        <w:rPr>
          <w:rFonts w:hint="eastAsia"/>
          <w:sz w:val="24"/>
        </w:rPr>
        <w:t>前端</w:t>
      </w:r>
      <w:r w:rsidR="0018075A">
        <w:rPr>
          <w:rFonts w:hint="eastAsia"/>
          <w:sz w:val="24"/>
        </w:rPr>
        <w:t>请求地层模型</w:t>
      </w:r>
      <w:r>
        <w:rPr>
          <w:rFonts w:hint="eastAsia"/>
          <w:sz w:val="24"/>
        </w:rPr>
        <w:t>网格数据，</w:t>
      </w:r>
      <w:r w:rsidR="00CC65AF">
        <w:rPr>
          <w:rFonts w:hint="eastAsia"/>
          <w:sz w:val="24"/>
        </w:rPr>
        <w:t>使用处理好的点数据及拓扑结构使用缓冲几何体进行点线面的渲染。</w:t>
      </w:r>
      <w:r w:rsidR="00CC65AF" w:rsidRPr="00D1581D">
        <w:rPr>
          <w:sz w:val="24"/>
        </w:rPr>
        <w:t>使用基于</w:t>
      </w:r>
      <w:r w:rsidR="00CC65AF" w:rsidRPr="00D1581D">
        <w:rPr>
          <w:sz w:val="24"/>
        </w:rPr>
        <w:t xml:space="preserve"> Phong </w:t>
      </w:r>
      <w:r w:rsidR="00CC65AF" w:rsidRPr="00D1581D">
        <w:rPr>
          <w:sz w:val="24"/>
        </w:rPr>
        <w:t>光照模型的渲染方法，提高表面的真实感</w:t>
      </w:r>
      <w:r w:rsidR="00CC65AF">
        <w:rPr>
          <w:rFonts w:hint="eastAsia"/>
          <w:sz w:val="24"/>
        </w:rPr>
        <w:t>，并</w:t>
      </w:r>
      <w:r w:rsidR="00CC65AF">
        <w:rPr>
          <w:rFonts w:hint="eastAsia"/>
          <w:sz w:val="24"/>
        </w:rPr>
        <w:t>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图层分类显</w:t>
      </w:r>
      <w:r w:rsidR="00CC65AF">
        <w:rPr>
          <w:rFonts w:hint="eastAsia"/>
          <w:sz w:val="24"/>
        </w:rPr>
        <w:t>隐</w:t>
      </w:r>
      <w:r w:rsidR="00CC65AF" w:rsidRPr="00D1581D">
        <w:rPr>
          <w:sz w:val="24"/>
        </w:rPr>
        <w:t>功能，以支持多层地质结构</w:t>
      </w:r>
      <w:r w:rsidR="00CC65AF" w:rsidRPr="006C2995">
        <w:rPr>
          <w:sz w:val="24"/>
        </w:rPr>
        <w:t>的叠加显示。</w:t>
      </w:r>
    </w:p>
    <w:p w14:paraId="1E19A2AD" w14:textId="694D0737" w:rsidR="00493E6E" w:rsidRDefault="008C4C8B" w:rsidP="00CC65AF">
      <w:pPr>
        <w:spacing w:line="400" w:lineRule="exact"/>
        <w:ind w:firstLineChars="200" w:firstLine="480"/>
        <w:rPr>
          <w:sz w:val="24"/>
        </w:rPr>
      </w:pPr>
      <w:r>
        <w:rPr>
          <w:rFonts w:hint="eastAsia"/>
          <w:sz w:val="24"/>
        </w:rPr>
        <w:t xml:space="preserve">Step3 </w:t>
      </w:r>
      <w:r w:rsidR="00CC65AF">
        <w:rPr>
          <w:rFonts w:hint="eastAsia"/>
          <w:sz w:val="24"/>
        </w:rPr>
        <w:t>计算</w:t>
      </w:r>
      <w:r w:rsidR="00CC65AF">
        <w:rPr>
          <w:rFonts w:hint="eastAsia"/>
          <w:sz w:val="24"/>
        </w:rPr>
        <w:t>模型</w:t>
      </w:r>
      <w:r w:rsidR="00CC65AF">
        <w:rPr>
          <w:rFonts w:hint="eastAsia"/>
          <w:sz w:val="24"/>
        </w:rPr>
        <w:t>网格表面的法向量数据用于参与光照方向及</w:t>
      </w:r>
      <w:r w:rsidR="00CC65AF">
        <w:rPr>
          <w:rFonts w:hint="eastAsia"/>
          <w:sz w:val="24"/>
        </w:rPr>
        <w:t>UV</w:t>
      </w:r>
      <w:r w:rsidR="00CC65AF">
        <w:rPr>
          <w:rFonts w:hint="eastAsia"/>
          <w:sz w:val="24"/>
        </w:rPr>
        <w:t>纹理坐标的计算</w:t>
      </w:r>
      <w:r w:rsidR="00CC65AF">
        <w:rPr>
          <w:rFonts w:hint="eastAsia"/>
          <w:sz w:val="24"/>
        </w:rPr>
        <w:t>，待</w:t>
      </w:r>
      <w:r w:rsidR="00CC65AF">
        <w:rPr>
          <w:rFonts w:hint="eastAsia"/>
          <w:sz w:val="24"/>
        </w:rPr>
        <w:t>UV</w:t>
      </w:r>
      <w:r w:rsidR="00CC65AF">
        <w:rPr>
          <w:rFonts w:hint="eastAsia"/>
          <w:sz w:val="24"/>
        </w:rPr>
        <w:t>坐标计算完毕进行纹理题贴图</w:t>
      </w:r>
      <w:r w:rsidR="00CC65AF" w:rsidRPr="00D1581D">
        <w:rPr>
          <w:rFonts w:hint="eastAsia"/>
          <w:sz w:val="24"/>
        </w:rPr>
        <w:t>。</w:t>
      </w:r>
    </w:p>
    <w:p w14:paraId="78D836F4" w14:textId="5E6048EB" w:rsidR="0018075A" w:rsidRPr="0018075A" w:rsidRDefault="0018075A" w:rsidP="0018075A">
      <w:pPr>
        <w:snapToGrid w:val="0"/>
        <w:spacing w:line="300" w:lineRule="auto"/>
        <w:ind w:firstLineChars="200" w:firstLine="480"/>
        <w:rPr>
          <w:rFonts w:hint="eastAsia"/>
          <w:sz w:val="24"/>
        </w:rPr>
      </w:pPr>
      <w:r>
        <w:rPr>
          <w:rFonts w:hint="eastAsia"/>
          <w:sz w:val="24"/>
        </w:rPr>
        <w:t>Step</w:t>
      </w:r>
      <w:r>
        <w:rPr>
          <w:rFonts w:hint="eastAsia"/>
          <w:sz w:val="24"/>
        </w:rPr>
        <w:t>4</w:t>
      </w:r>
      <w:r w:rsidRPr="00561FC7">
        <w:rPr>
          <w:rFonts w:hint="eastAsia"/>
          <w:sz w:val="24"/>
        </w:rPr>
        <w:t>将生成的</w:t>
      </w:r>
      <w:r>
        <w:rPr>
          <w:rFonts w:hint="eastAsia"/>
          <w:sz w:val="24"/>
        </w:rPr>
        <w:t>地层</w:t>
      </w:r>
      <w:r w:rsidRPr="00561FC7">
        <w:rPr>
          <w:rFonts w:hint="eastAsia"/>
          <w:sz w:val="24"/>
        </w:rPr>
        <w:t>模型整合到三维场景中，支持交互式观察，包括旋转、缩放、平移等功能。</w:t>
      </w:r>
    </w:p>
    <w:p w14:paraId="699E017D" w14:textId="0A900C1D" w:rsidR="005F6F87" w:rsidRPr="006C2995" w:rsidRDefault="005F6F87" w:rsidP="00F065B9">
      <w:pPr>
        <w:spacing w:line="400" w:lineRule="exact"/>
        <w:ind w:firstLineChars="200" w:firstLine="480"/>
        <w:rPr>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lastRenderedPageBreak/>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t xml:space="preserve">Step3 </w:t>
      </w:r>
      <w:r w:rsidRPr="00561FC7">
        <w:rPr>
          <w:rFonts w:hint="eastAsia"/>
          <w:sz w:val="24"/>
        </w:rPr>
        <w:t>为每一层地层构建一个对应的圆柱体，其高度等于该层的厚度，</w:t>
      </w:r>
      <w:r w:rsidRPr="00A04B5B">
        <w:rPr>
          <w:rFonts w:hint="eastAsia"/>
          <w:sz w:val="24"/>
        </w:rPr>
        <w:t>利用钻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户能够快速区分地层的分布情况。</w:t>
      </w:r>
    </w:p>
    <w:p w14:paraId="46371E3A" w14:textId="0B8E3175" w:rsidR="00CB371E" w:rsidRDefault="0018075A" w:rsidP="0018075A">
      <w:pPr>
        <w:snapToGrid w:val="0"/>
        <w:spacing w:line="300" w:lineRule="auto"/>
        <w:ind w:firstLineChars="200" w:firstLine="480"/>
        <w:rPr>
          <w:sz w:val="24"/>
        </w:rPr>
      </w:pPr>
      <w:r>
        <w:rPr>
          <w:rFonts w:hint="eastAsia"/>
          <w:sz w:val="24"/>
        </w:rPr>
        <w:t>Step5</w:t>
      </w:r>
      <w:r w:rsidR="00CB371E" w:rsidRPr="00561FC7">
        <w:rPr>
          <w:rFonts w:hint="eastAsia"/>
          <w:sz w:val="24"/>
        </w:rPr>
        <w:t>将生成的钻孔模型整合到三维场景中，支持交互式观察，包括旋转、缩放、平移等功能。</w:t>
      </w:r>
    </w:p>
    <w:p w14:paraId="01AA2284" w14:textId="7BBA79DD" w:rsidR="005F6F87" w:rsidRDefault="005F6F87" w:rsidP="00F065B9">
      <w:pPr>
        <w:spacing w:line="400" w:lineRule="exact"/>
        <w:ind w:firstLineChars="200" w:firstLine="480"/>
        <w:rPr>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41507330" w14:textId="57F66C7D" w:rsidR="0018075A" w:rsidRDefault="0018075A" w:rsidP="0018075A">
      <w:pPr>
        <w:spacing w:line="400" w:lineRule="exact"/>
        <w:ind w:firstLineChars="200" w:firstLine="480"/>
        <w:rPr>
          <w:rFonts w:hint="eastAsia"/>
          <w:sz w:val="24"/>
        </w:rPr>
      </w:pPr>
      <w:r>
        <w:rPr>
          <w:rFonts w:hint="eastAsia"/>
          <w:sz w:val="24"/>
        </w:rPr>
        <w:t xml:space="preserve">Step1 </w:t>
      </w:r>
      <w:r>
        <w:rPr>
          <w:rFonts w:hint="eastAsia"/>
          <w:sz w:val="24"/>
        </w:rPr>
        <w:t>前端请求</w:t>
      </w:r>
      <w:r>
        <w:rPr>
          <w:rFonts w:hint="eastAsia"/>
          <w:sz w:val="24"/>
        </w:rPr>
        <w:t>后端</w:t>
      </w:r>
      <w:r>
        <w:rPr>
          <w:rFonts w:hint="eastAsia"/>
          <w:sz w:val="24"/>
        </w:rPr>
        <w:t>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Step2</w:t>
      </w:r>
      <w:r>
        <w:rPr>
          <w:rFonts w:hint="eastAsia"/>
          <w:sz w:val="24"/>
        </w:rPr>
        <w:t xml:space="preserve"> </w:t>
      </w:r>
      <w:r>
        <w:rPr>
          <w:rFonts w:hint="eastAsia"/>
          <w:sz w:val="24"/>
        </w:rPr>
        <w:t>遍历断层进行分批次可视化处理，通过后端</w:t>
      </w:r>
      <w:r>
        <w:rPr>
          <w:rFonts w:hint="eastAsia"/>
          <w:sz w:val="24"/>
        </w:rPr>
        <w:t>处理好的点数据及拓扑结构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0851B319" w14:textId="0CFF5B62" w:rsidR="0018075A" w:rsidRPr="0018075A" w:rsidRDefault="0018075A" w:rsidP="0018075A">
      <w:pPr>
        <w:snapToGrid w:val="0"/>
        <w:spacing w:line="300" w:lineRule="auto"/>
        <w:ind w:firstLineChars="200" w:firstLine="480"/>
        <w:rPr>
          <w:rFonts w:hint="eastAsia"/>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B2679F">
      <w:pPr>
        <w:spacing w:line="400" w:lineRule="exact"/>
        <w:ind w:firstLineChars="200" w:firstLine="480"/>
        <w:rPr>
          <w:rFonts w:hint="eastAsia"/>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Pr="006C2995" w:rsidRDefault="0018075A" w:rsidP="0018075A">
      <w:pPr>
        <w:spacing w:line="400" w:lineRule="exact"/>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76B494D7" w14:textId="4FEA1DE8" w:rsidR="00423BC1" w:rsidRPr="00423BC1" w:rsidRDefault="00561FC7" w:rsidP="00423BC1">
      <w:pPr>
        <w:keepNext/>
        <w:keepLines/>
        <w:snapToGrid w:val="0"/>
        <w:spacing w:before="120" w:after="120" w:line="360" w:lineRule="auto"/>
        <w:outlineLvl w:val="2"/>
        <w:rPr>
          <w:rFonts w:eastAsia="黑体" w:hint="eastAsia"/>
          <w:bCs/>
          <w:sz w:val="24"/>
        </w:rPr>
      </w:pPr>
      <w:r w:rsidRPr="00561FC7">
        <w:rPr>
          <w:rFonts w:eastAsia="黑体" w:hint="eastAsia"/>
          <w:bCs/>
          <w:sz w:val="24"/>
        </w:rPr>
        <w:t>4.2.</w:t>
      </w:r>
      <w:r>
        <w:rPr>
          <w:rFonts w:eastAsia="黑体" w:hint="eastAsia"/>
          <w:bCs/>
          <w:sz w:val="24"/>
        </w:rPr>
        <w:t>2</w:t>
      </w:r>
      <w:bookmarkStart w:id="54" w:name="OLE_LINK15"/>
      <w:bookmarkStart w:id="55" w:name="OLE_LINK16"/>
      <w:r w:rsidRPr="00561FC7">
        <w:rPr>
          <w:rFonts w:eastAsia="黑体" w:hint="eastAsia"/>
          <w:bCs/>
          <w:sz w:val="24"/>
        </w:rPr>
        <w:t>地层</w:t>
      </w:r>
      <w:r w:rsidR="00EC076C">
        <w:rPr>
          <w:rFonts w:eastAsia="黑体" w:hint="eastAsia"/>
          <w:bCs/>
          <w:sz w:val="24"/>
        </w:rPr>
        <w:t>模型</w:t>
      </w:r>
      <w:r w:rsidRPr="00561FC7">
        <w:rPr>
          <w:rFonts w:eastAsia="黑体"/>
          <w:bCs/>
          <w:sz w:val="24"/>
        </w:rPr>
        <w:t>可视化</w:t>
      </w:r>
      <w:r>
        <w:rPr>
          <w:rFonts w:eastAsia="黑体" w:hint="eastAsia"/>
          <w:bCs/>
          <w:sz w:val="24"/>
        </w:rPr>
        <w:t>优化</w:t>
      </w:r>
      <w:r w:rsidRPr="00561FC7">
        <w:rPr>
          <w:rFonts w:eastAsia="黑体" w:hint="eastAsia"/>
          <w:bCs/>
          <w:sz w:val="24"/>
        </w:rPr>
        <w:t>方法</w:t>
      </w:r>
      <w:bookmarkEnd w:id="54"/>
      <w:bookmarkEnd w:id="55"/>
    </w:p>
    <w:p w14:paraId="1C1BD140" w14:textId="32CF348D" w:rsidR="00423BC1" w:rsidRDefault="00423BC1" w:rsidP="00423BC1">
      <w:pPr>
        <w:ind w:firstLineChars="200" w:firstLine="480"/>
        <w:rPr>
          <w:sz w:val="24"/>
        </w:rPr>
      </w:pPr>
      <w:r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Pr="00423BC1">
        <w:rPr>
          <w:rFonts w:hint="eastAsia"/>
          <w:sz w:val="24"/>
        </w:rPr>
        <w:t>增加</w:t>
      </w:r>
      <w:r w:rsidRPr="00423BC1">
        <w:rPr>
          <w:rFonts w:hint="eastAsia"/>
          <w:sz w:val="24"/>
        </w:rPr>
        <w:t xml:space="preserve"> GPU </w:t>
      </w:r>
      <w:r w:rsidRPr="00423BC1">
        <w:rPr>
          <w:rFonts w:hint="eastAsia"/>
          <w:sz w:val="24"/>
        </w:rPr>
        <w:t>计算负担</w:t>
      </w:r>
      <w:r w:rsidR="00EC076C">
        <w:rPr>
          <w:rFonts w:hint="eastAsia"/>
          <w:sz w:val="24"/>
        </w:rPr>
        <w:t>，</w:t>
      </w:r>
      <w:r w:rsidR="00EC076C" w:rsidRPr="00EC076C">
        <w:rPr>
          <w:rFonts w:hint="eastAsia"/>
          <w:sz w:val="24"/>
        </w:rPr>
        <w:t>导致渲染性能下降</w:t>
      </w:r>
      <w:r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041ED4BB" w:rsidR="00423BC1" w:rsidRDefault="00EC076C" w:rsidP="00EC076C">
      <w:pPr>
        <w:ind w:firstLine="480"/>
        <w:rPr>
          <w:sz w:val="24"/>
        </w:rPr>
      </w:pPr>
      <w:r>
        <w:rPr>
          <w:rFonts w:hint="eastAsia"/>
          <w:sz w:val="24"/>
        </w:rPr>
        <w:t>Step1</w:t>
      </w:r>
      <w:r>
        <w:rPr>
          <w:rFonts w:hint="eastAsia"/>
          <w:sz w:val="24"/>
        </w:rPr>
        <w:t>需要计算模型表面法向量，</w:t>
      </w:r>
      <w:r w:rsidR="00423BC1">
        <w:rPr>
          <w:rFonts w:hint="eastAsia"/>
          <w:sz w:val="24"/>
        </w:rPr>
        <w:t>在第三章纹理模型方法中已经事先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rFonts w:hint="eastAsia"/>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m:t>
        </m:r>
        <m:r>
          <w:rPr>
            <w:rFonts w:ascii="Cambria Math" w:hAnsi="Cambria Math"/>
            <w:sz w:val="24"/>
          </w:rPr>
          <m:t>0</m:t>
        </m:r>
        <m:r>
          <w:rPr>
            <w:rFonts w:ascii="Cambria Math" w:hAnsi="Cambria Math"/>
            <w:sz w:val="24"/>
          </w:rPr>
          <m:t>°~</m:t>
        </m:r>
        <m:r>
          <w:rPr>
            <w:rFonts w:ascii="Cambria Math" w:hAnsi="Cambria Math"/>
            <w:sz w:val="24"/>
          </w:rPr>
          <m:t>5</m:t>
        </m:r>
        <m:r>
          <w:rPr>
            <w:rFonts w:ascii="Cambria Math" w:hAnsi="Cambria Math"/>
            <w:sz w:val="24"/>
          </w:rPr>
          <m:t>°</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m:t>
        </m:r>
        <m:r>
          <w:rPr>
            <w:rFonts w:ascii="Cambria Math" w:hAnsi="Cambria Math"/>
            <w:sz w:val="24"/>
          </w:rPr>
          <m:t>10</m:t>
        </m:r>
        <m:r>
          <w:rPr>
            <w:rFonts w:ascii="Cambria Math" w:hAnsi="Cambria Math"/>
            <w:sz w:val="24"/>
          </w:rPr>
          <m:t>°~1</m:t>
        </m:r>
        <m:r>
          <w:rPr>
            <w:rFonts w:ascii="Cambria Math" w:hAnsi="Cambria Math"/>
            <w:sz w:val="24"/>
          </w:rPr>
          <m:t>5</m:t>
        </m:r>
        <m:r>
          <w:rPr>
            <w:rFonts w:ascii="Cambria Math" w:hAnsi="Cambria Math"/>
            <w:sz w:val="24"/>
          </w:rPr>
          <m:t>°</m:t>
        </m:r>
      </m:oMath>
      <w:r w:rsidRPr="00EC076C">
        <w:rPr>
          <w:rFonts w:hint="eastAsia"/>
          <w:sz w:val="24"/>
        </w:rPr>
        <w:t>，适用于优化程度更高的场景。</w:t>
      </w:r>
    </w:p>
    <w:p w14:paraId="1D4F3E89" w14:textId="5D50495B"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种子点；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sz w:val="24"/>
        </w:rPr>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45"/>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rFonts w:hint="eastAsia"/>
          <w:sz w:val="24"/>
        </w:rPr>
      </w:pPr>
      <w:r>
        <w:rPr>
          <w:rFonts w:hint="eastAsia"/>
          <w:sz w:val="24"/>
        </w:rPr>
        <w:t>图</w:t>
      </w:r>
      <w:r>
        <w:rPr>
          <w:rFonts w:hint="eastAsia"/>
          <w:sz w:val="24"/>
        </w:rPr>
        <w:t xml:space="preserve">4.2 </w:t>
      </w:r>
      <w:r>
        <w:rPr>
          <w:rFonts w:hint="eastAsia"/>
          <w:sz w:val="24"/>
        </w:rPr>
        <w:t>生长算法处理流程</w:t>
      </w:r>
    </w:p>
    <w:p w14:paraId="151731F2" w14:textId="02B71FA7" w:rsidR="009549E2" w:rsidRDefault="009549E2" w:rsidP="009549E2">
      <w:pPr>
        <w:ind w:firstLineChars="200" w:firstLine="480"/>
        <w:jc w:val="left"/>
        <w:rPr>
          <w:sz w:val="24"/>
        </w:rPr>
      </w:pPr>
      <w:r>
        <w:rPr>
          <w:rFonts w:hint="eastAsia"/>
          <w:sz w:val="24"/>
        </w:rPr>
        <w:t xml:space="preserve">Step5 </w:t>
      </w:r>
      <w:r>
        <w:rPr>
          <w:rFonts w:hint="eastAsia"/>
          <w:sz w:val="24"/>
        </w:rPr>
        <w:t>卡皮</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040E3E6F" w14:textId="13D24ADE" w:rsidR="009549E2" w:rsidRDefault="009549E2" w:rsidP="009549E2">
      <w:pPr>
        <w:ind w:firstLineChars="200" w:firstLine="480"/>
        <w:jc w:val="left"/>
        <w:rPr>
          <w:sz w:val="24"/>
        </w:rPr>
      </w:pPr>
      <w:r>
        <w:rPr>
          <w:rFonts w:hint="eastAsia"/>
          <w:sz w:val="24"/>
        </w:rPr>
        <w:t>优化效果对比</w:t>
      </w:r>
    </w:p>
    <w:p w14:paraId="55E81D10" w14:textId="77777777" w:rsidR="009549E2" w:rsidRDefault="009549E2" w:rsidP="009549E2">
      <w:pPr>
        <w:ind w:firstLineChars="200" w:firstLine="480"/>
        <w:jc w:val="left"/>
        <w:rPr>
          <w:rFonts w:hint="eastAsia"/>
          <w:sz w:val="24"/>
        </w:rPr>
      </w:pPr>
    </w:p>
    <w:p w14:paraId="6727097C" w14:textId="77777777" w:rsidR="00EC076C" w:rsidRPr="00EC076C" w:rsidRDefault="00EC076C" w:rsidP="00EC076C">
      <w:pPr>
        <w:ind w:leftChars="150" w:left="315" w:firstLineChars="50" w:firstLine="120"/>
        <w:jc w:val="left"/>
        <w:rPr>
          <w:rFonts w:hint="eastAsia"/>
          <w:sz w:val="24"/>
        </w:rPr>
      </w:pPr>
    </w:p>
    <w:p w14:paraId="41B83E19" w14:textId="1E757BD1" w:rsidR="00561FC7" w:rsidRDefault="00561FC7" w:rsidP="00423BC1">
      <w:pPr>
        <w:keepNext/>
        <w:keepLines/>
        <w:snapToGrid w:val="0"/>
        <w:spacing w:before="120" w:after="120" w:line="360" w:lineRule="auto"/>
        <w:outlineLvl w:val="2"/>
        <w:rPr>
          <w:rFonts w:eastAsia="黑体"/>
          <w:bCs/>
          <w:sz w:val="24"/>
        </w:rPr>
      </w:pPr>
      <w:r>
        <w:rPr>
          <w:rFonts w:eastAsia="黑体" w:hint="eastAsia"/>
          <w:bCs/>
          <w:sz w:val="24"/>
        </w:rPr>
        <w:lastRenderedPageBreak/>
        <w:t>4.2.3</w:t>
      </w:r>
      <w:r w:rsidR="0016463E">
        <w:rPr>
          <w:rFonts w:eastAsia="黑体" w:hint="eastAsia"/>
          <w:bCs/>
          <w:sz w:val="24"/>
        </w:rPr>
        <w:t>基于</w:t>
      </w:r>
      <w:r w:rsidR="0016463E">
        <w:rPr>
          <w:rFonts w:eastAsia="黑体" w:hint="eastAsia"/>
          <w:bCs/>
          <w:sz w:val="24"/>
        </w:rPr>
        <w:t>VUE3</w:t>
      </w:r>
      <w:r w:rsidR="0016463E">
        <w:rPr>
          <w:rFonts w:eastAsia="黑体" w:hint="eastAsia"/>
          <w:bCs/>
          <w:sz w:val="24"/>
        </w:rPr>
        <w:t>框架开发</w:t>
      </w:r>
      <w:r>
        <w:rPr>
          <w:rFonts w:eastAsia="黑体" w:hint="eastAsia"/>
          <w:bCs/>
          <w:sz w:val="24"/>
        </w:rPr>
        <w:t>方法</w:t>
      </w:r>
    </w:p>
    <w:p w14:paraId="4FB84253" w14:textId="77777777" w:rsidR="00720274" w:rsidRDefault="002B3D18" w:rsidP="00720274">
      <w:pPr>
        <w:snapToGrid w:val="0"/>
        <w:spacing w:line="300" w:lineRule="auto"/>
        <w:ind w:firstLineChars="200" w:firstLine="480"/>
        <w:jc w:val="left"/>
        <w:rPr>
          <w:sz w:val="24"/>
        </w:rPr>
      </w:pPr>
      <w:r w:rsidRPr="006F6946">
        <w:rPr>
          <w:sz w:val="24"/>
        </w:rPr>
        <w:t>前端</w:t>
      </w:r>
      <w:r w:rsidR="0016463E">
        <w:rPr>
          <w:rFonts w:hint="eastAsia"/>
          <w:sz w:val="24"/>
        </w:rPr>
        <w:t>页面最开始由</w:t>
      </w:r>
      <w:r w:rsidRPr="006F6946">
        <w:rPr>
          <w:sz w:val="24"/>
        </w:rPr>
        <w:t>原生</w:t>
      </w:r>
      <w:r w:rsidR="0016463E">
        <w:rPr>
          <w:rFonts w:hint="eastAsia"/>
          <w:sz w:val="24"/>
        </w:rPr>
        <w:t>的</w:t>
      </w:r>
      <w:r w:rsidRPr="006F6946">
        <w:rPr>
          <w:sz w:val="24"/>
        </w:rPr>
        <w:t>H5</w:t>
      </w:r>
      <w:r w:rsidR="0016463E">
        <w:rPr>
          <w:rFonts w:hint="eastAsia"/>
          <w:sz w:val="24"/>
        </w:rPr>
        <w:t>技术开发，经过调研切换</w:t>
      </w:r>
      <w:r w:rsidRPr="006F6946">
        <w:rPr>
          <w:sz w:val="24"/>
        </w:rPr>
        <w:t>到</w:t>
      </w:r>
      <w:r w:rsidRPr="006F6946">
        <w:rPr>
          <w:sz w:val="24"/>
        </w:rPr>
        <w:t>Vue 3</w:t>
      </w:r>
      <w:r w:rsidRPr="006F6946">
        <w:rPr>
          <w:sz w:val="24"/>
        </w:rPr>
        <w:t>框架</w:t>
      </w:r>
      <w:r w:rsidR="0016463E">
        <w:rPr>
          <w:rFonts w:hint="eastAsia"/>
          <w:sz w:val="24"/>
        </w:rPr>
        <w:t>下进行前端页面的开发，</w:t>
      </w:r>
      <w:r w:rsidRPr="006F6946">
        <w:rPr>
          <w:sz w:val="24"/>
        </w:rPr>
        <w:t>Vue 3</w:t>
      </w:r>
      <w:r w:rsidRPr="006F6946">
        <w:rPr>
          <w:sz w:val="24"/>
        </w:rPr>
        <w:t>的引入使得系统在多个方面得到了显著改进</w:t>
      </w:r>
      <w:r w:rsidR="0016463E">
        <w:rPr>
          <w:rFonts w:hint="eastAsia"/>
          <w:sz w:val="24"/>
        </w:rPr>
        <w:t>。</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rFonts w:hint="eastAsia"/>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sz w:val="24"/>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46"/>
                    <a:stretch>
                      <a:fillRect/>
                    </a:stretch>
                  </pic:blipFill>
                  <pic:spPr>
                    <a:xfrm>
                      <a:off x="0" y="0"/>
                      <a:ext cx="3603222" cy="4779015"/>
                    </a:xfrm>
                    <a:prstGeom prst="rect">
                      <a:avLst/>
                    </a:prstGeom>
                  </pic:spPr>
                </pic:pic>
              </a:graphicData>
            </a:graphic>
          </wp:inline>
        </w:drawing>
      </w:r>
    </w:p>
    <w:p w14:paraId="52A695B7" w14:textId="2823B2D9" w:rsidR="002C2C53" w:rsidRPr="002C2C53" w:rsidRDefault="002C2C53" w:rsidP="002C2C53">
      <w:pPr>
        <w:jc w:val="center"/>
        <w:rPr>
          <w:rFonts w:hint="eastAsia"/>
        </w:rPr>
      </w:pPr>
      <w:r>
        <w:rPr>
          <w:rFonts w:hint="eastAsia"/>
        </w:rPr>
        <w:t>图</w:t>
      </w:r>
      <w:r>
        <w:rPr>
          <w:rFonts w:hint="eastAsia"/>
        </w:rPr>
        <w:t>4.</w:t>
      </w:r>
      <w:r>
        <w:t>2</w:t>
      </w:r>
      <w:r>
        <w:rPr>
          <w:rFonts w:hint="eastAsia"/>
        </w:rPr>
        <w:t xml:space="preserve"> VUE3</w:t>
      </w:r>
      <w:r>
        <w:rPr>
          <w:rFonts w:hint="eastAsia"/>
        </w:rPr>
        <w:t>框架开发流程图</w:t>
      </w:r>
    </w:p>
    <w:p w14:paraId="77403861" w14:textId="4850FC75" w:rsidR="00DD39CA" w:rsidRDefault="00DD39CA" w:rsidP="00F065B9">
      <w:pPr>
        <w:snapToGrid w:val="0"/>
        <w:spacing w:line="300" w:lineRule="auto"/>
        <w:ind w:firstLineChars="200" w:firstLine="480"/>
        <w:rPr>
          <w:rFonts w:hint="eastAsia"/>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w:t>
      </w:r>
      <w:r>
        <w:rPr>
          <w:rFonts w:hint="eastAsia"/>
          <w:sz w:val="24"/>
        </w:rPr>
        <w:t>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w:t>
      </w:r>
      <w:r>
        <w:rPr>
          <w:rFonts w:hint="eastAsia"/>
          <w:sz w:val="24"/>
        </w:rPr>
        <w:t>，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Pr="00974457" w:rsidRDefault="00974457" w:rsidP="00F065B9">
      <w:pPr>
        <w:snapToGrid w:val="0"/>
        <w:spacing w:line="300" w:lineRule="auto"/>
        <w:ind w:firstLineChars="200" w:firstLine="480"/>
        <w:rPr>
          <w:rFonts w:hint="eastAsia"/>
          <w:sz w:val="24"/>
        </w:rPr>
      </w:pPr>
      <w:r>
        <w:rPr>
          <w:rFonts w:hint="eastAsia"/>
          <w:sz w:val="24"/>
        </w:rPr>
        <w:t xml:space="preserve">Step5 </w:t>
      </w:r>
      <w:r>
        <w:rPr>
          <w:rFonts w:hint="eastAsia"/>
          <w:sz w:val="24"/>
        </w:rPr>
        <w:t>对系统进行功能测试及优化。</w:t>
      </w:r>
    </w:p>
    <w:p w14:paraId="1E2826E2" w14:textId="4BE952C7"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lastRenderedPageBreak/>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7B1A55">
        <w:rPr>
          <w:rFonts w:eastAsia="黑体" w:hint="eastAsia"/>
          <w:bCs/>
          <w:sz w:val="24"/>
        </w:rPr>
        <w:t>及</w:t>
      </w:r>
      <w:r w:rsidR="00561FC7">
        <w:rPr>
          <w:rFonts w:eastAsia="黑体" w:hint="eastAsia"/>
          <w:bCs/>
          <w:sz w:val="24"/>
        </w:rPr>
        <w:t>分析</w:t>
      </w:r>
    </w:p>
    <w:p w14:paraId="110D7818" w14:textId="5791ACD5" w:rsidR="00561FC7" w:rsidRDefault="00561FC7" w:rsidP="00561FC7">
      <w:pPr>
        <w:spacing w:line="400" w:lineRule="exact"/>
        <w:ind w:firstLineChars="200" w:firstLine="480"/>
        <w:rPr>
          <w:sz w:val="24"/>
        </w:rPr>
      </w:pPr>
      <w:r w:rsidRPr="00561FC7">
        <w:rPr>
          <w:rFonts w:hint="eastAsia"/>
          <w:sz w:val="24"/>
        </w:rPr>
        <w:t>在三维地质建模的可视化系统中，性能</w:t>
      </w:r>
      <w:r w:rsidR="002C2C53">
        <w:rPr>
          <w:rFonts w:hint="eastAsia"/>
          <w:sz w:val="24"/>
        </w:rPr>
        <w:t>优化</w:t>
      </w:r>
      <w:r w:rsidRPr="00561FC7">
        <w:rPr>
          <w:rFonts w:hint="eastAsia"/>
          <w:sz w:val="24"/>
        </w:rPr>
        <w:t>是保证流畅交互与高效渲染的关键。</w:t>
      </w:r>
      <w:r w:rsidR="002C2C53">
        <w:rPr>
          <w:rFonts w:hint="eastAsia"/>
          <w:sz w:val="24"/>
        </w:rPr>
        <w:t>地质模型</w:t>
      </w:r>
      <w:r w:rsidRPr="00561FC7">
        <w:rPr>
          <w:rFonts w:hint="eastAsia"/>
          <w:sz w:val="24"/>
        </w:rPr>
        <w:t>数据规模</w:t>
      </w:r>
      <w:r w:rsidR="002C2C53">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sidR="002C2C53">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sidR="00C85FC6">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r w:rsidR="002C2C53">
        <w:rPr>
          <w:rFonts w:hint="eastAsia"/>
          <w:sz w:val="24"/>
        </w:rPr>
        <w:t>同时，</w:t>
      </w:r>
      <w:r w:rsidRPr="00561FC7">
        <w:rPr>
          <w:rFonts w:hint="eastAsia"/>
          <w:sz w:val="24"/>
        </w:rPr>
        <w:t>利用</w:t>
      </w:r>
      <w:r w:rsidRPr="00561FC7">
        <w:rPr>
          <w:rFonts w:hint="eastAsia"/>
          <w:sz w:val="24"/>
        </w:rPr>
        <w:t>Three.js</w:t>
      </w:r>
      <w:r w:rsidRPr="00561FC7">
        <w:rPr>
          <w:rFonts w:hint="eastAsia"/>
          <w:sz w:val="24"/>
        </w:rPr>
        <w:t>的集合渲染进一步优化了大量地质数据的绘制效率，有效减少了</w:t>
      </w:r>
      <w:r w:rsidRPr="00561FC7">
        <w:rPr>
          <w:rFonts w:hint="eastAsia"/>
          <w:sz w:val="24"/>
        </w:rPr>
        <w:t>GPU</w:t>
      </w:r>
      <w:r w:rsidRPr="00561FC7">
        <w:rPr>
          <w:rFonts w:hint="eastAsia"/>
          <w:sz w:val="24"/>
        </w:rPr>
        <w:t>计算负担。</w:t>
      </w:r>
    </w:p>
    <w:p w14:paraId="2FBA0989" w14:textId="185831C6" w:rsidR="00561FC7" w:rsidRDefault="00561FC7" w:rsidP="007B1A55">
      <w:pPr>
        <w:spacing w:line="400" w:lineRule="exact"/>
        <w:ind w:firstLineChars="200" w:firstLine="480"/>
        <w:rPr>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w:t>
      </w:r>
      <w:r w:rsidR="006B1116">
        <w:rPr>
          <w:rFonts w:ascii="Cambria Math" w:hAnsi="Cambria Math" w:hint="eastAsia"/>
          <w:sz w:val="24"/>
        </w:rPr>
        <w:t>过程如图</w:t>
      </w:r>
      <w:r w:rsidR="006B1116">
        <w:rPr>
          <w:rFonts w:ascii="Cambria Math" w:hAnsi="Cambria Math" w:hint="eastAsia"/>
          <w:sz w:val="24"/>
        </w:rPr>
        <w:t>4.</w:t>
      </w:r>
      <w:r w:rsidR="006B1116">
        <w:rPr>
          <w:rFonts w:ascii="Cambria Math" w:hAnsi="Cambria Math" w:hint="eastAsia"/>
          <w:sz w:val="24"/>
        </w:rPr>
        <w:t>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C85FC6">
      <w:pPr>
        <w:snapToGrid w:val="0"/>
        <w:spacing w:after="120" w:line="300" w:lineRule="auto"/>
        <w:ind w:firstLineChars="200" w:firstLine="480"/>
        <w:rPr>
          <w:rFonts w:ascii="Cambria Math" w:hAnsi="Cambria Math"/>
          <w:sz w:val="24"/>
        </w:rPr>
      </w:pPr>
      <w:r w:rsidRPr="001875FE">
        <w:rPr>
          <w:rFonts w:ascii="Cambria Math" w:hAnsi="Cambria Math"/>
          <w:sz w:val="24"/>
        </w:rPr>
        <w:drawing>
          <wp:inline distT="0" distB="0" distL="0" distR="0" wp14:anchorId="3B9143D0" wp14:editId="4EE357AE">
            <wp:extent cx="4489939" cy="2290376"/>
            <wp:effectExtent l="0" t="0" r="0" b="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47"/>
                    <a:stretch>
                      <a:fillRect/>
                    </a:stretch>
                  </pic:blipFill>
                  <pic:spPr>
                    <a:xfrm>
                      <a:off x="0" y="0"/>
                      <a:ext cx="4512671" cy="2301972"/>
                    </a:xfrm>
                    <a:prstGeom prst="rect">
                      <a:avLst/>
                    </a:prstGeom>
                  </pic:spPr>
                </pic:pic>
              </a:graphicData>
            </a:graphic>
          </wp:inline>
        </w:drawing>
      </w:r>
    </w:p>
    <w:p w14:paraId="073BBC3E" w14:textId="6C4ACAD4" w:rsidR="006B1116" w:rsidRDefault="006B1116" w:rsidP="006B1116">
      <w:pPr>
        <w:snapToGrid w:val="0"/>
        <w:spacing w:after="120" w:line="300" w:lineRule="auto"/>
        <w:ind w:firstLineChars="200" w:firstLine="480"/>
        <w:jc w:val="center"/>
        <w:rPr>
          <w:rFonts w:ascii="Cambria Math" w:hAnsi="Cambria Math" w:hint="eastAsia"/>
          <w:sz w:val="24"/>
        </w:rPr>
      </w:pPr>
      <w:r>
        <w:rPr>
          <w:rFonts w:ascii="Cambria Math" w:hAnsi="Cambria Math" w:hint="eastAsia"/>
          <w:sz w:val="24"/>
        </w:rPr>
        <w:t>图</w:t>
      </w:r>
      <w:r>
        <w:rPr>
          <w:rFonts w:ascii="Cambria Math" w:hAnsi="Cambria Math" w:hint="eastAsia"/>
          <w:sz w:val="24"/>
        </w:rPr>
        <w:t>4.3 DOM</w:t>
      </w:r>
      <w:r>
        <w:rPr>
          <w:rFonts w:ascii="Cambria Math" w:hAnsi="Cambria Math" w:hint="eastAsia"/>
          <w:sz w:val="24"/>
        </w:rPr>
        <w:t>操作频次对比</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hint="eastAsia"/>
          <w:sz w:val="24"/>
        </w:rPr>
      </w:pPr>
      <w:r w:rsidRPr="006B1116">
        <w:rPr>
          <w:rFonts w:ascii="Cambria Math" w:hAnsi="Cambria Math"/>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48"/>
                    <a:stretch>
                      <a:fillRect/>
                    </a:stretch>
                  </pic:blipFill>
                  <pic:spPr>
                    <a:xfrm>
                      <a:off x="0" y="0"/>
                      <a:ext cx="3902350" cy="6817899"/>
                    </a:xfrm>
                    <a:prstGeom prst="rect">
                      <a:avLst/>
                    </a:prstGeom>
                  </pic:spPr>
                </pic:pic>
              </a:graphicData>
            </a:graphic>
          </wp:inline>
        </w:drawing>
      </w:r>
    </w:p>
    <w:p w14:paraId="6697C596" w14:textId="5119C7AF" w:rsidR="00C85FC6" w:rsidRPr="006B1116" w:rsidRDefault="006B1116" w:rsidP="006B1116">
      <w:pPr>
        <w:snapToGrid w:val="0"/>
        <w:spacing w:after="120" w:line="300" w:lineRule="auto"/>
        <w:ind w:firstLineChars="200" w:firstLine="480"/>
        <w:jc w:val="center"/>
        <w:rPr>
          <w:rFonts w:ascii="Cambria Math" w:hAnsi="Cambria Math" w:hint="eastAsia"/>
          <w:sz w:val="24"/>
        </w:rPr>
      </w:pPr>
      <w:r>
        <w:rPr>
          <w:rFonts w:ascii="Cambria Math" w:hAnsi="Cambria Math" w:hint="eastAsia"/>
          <w:sz w:val="24"/>
        </w:rPr>
        <w:t>图</w:t>
      </w:r>
      <w:r>
        <w:rPr>
          <w:rFonts w:ascii="Cambria Math" w:hAnsi="Cambria Math" w:hint="eastAsia"/>
          <w:sz w:val="24"/>
        </w:rPr>
        <w:t>4.</w:t>
      </w:r>
      <w:r>
        <w:rPr>
          <w:rFonts w:ascii="Cambria Math" w:hAnsi="Cambria Math" w:hint="eastAsia"/>
          <w:sz w:val="24"/>
        </w:rPr>
        <w:t>4</w:t>
      </w:r>
      <w:r>
        <w:rPr>
          <w:rFonts w:ascii="Cambria Math" w:hAnsi="Cambria Math" w:hint="eastAsia"/>
          <w:sz w:val="24"/>
        </w:rPr>
        <w:t xml:space="preserve"> </w:t>
      </w:r>
      <w:r>
        <w:rPr>
          <w:rFonts w:ascii="Cambria Math" w:hAnsi="Cambria Math" w:hint="eastAsia"/>
          <w:sz w:val="24"/>
        </w:rPr>
        <w:t>虚拟</w:t>
      </w:r>
      <w:r>
        <w:rPr>
          <w:rFonts w:ascii="Cambria Math" w:hAnsi="Cambria Math" w:hint="eastAsia"/>
          <w:sz w:val="24"/>
        </w:rPr>
        <w:t>DOM</w:t>
      </w:r>
      <w:r>
        <w:rPr>
          <w:rFonts w:ascii="Cambria Math" w:hAnsi="Cambria Math" w:hint="eastAsia"/>
          <w:sz w:val="24"/>
        </w:rPr>
        <w:t>操作</w:t>
      </w:r>
      <w:r>
        <w:rPr>
          <w:rFonts w:ascii="Cambria Math" w:hAnsi="Cambria Math" w:hint="eastAsia"/>
          <w:sz w:val="24"/>
        </w:rPr>
        <w:t>示意图</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rFonts w:hint="eastAsia"/>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49"/>
                    <a:stretch>
                      <a:fillRect/>
                    </a:stretch>
                  </pic:blipFill>
                  <pic:spPr>
                    <a:xfrm>
                      <a:off x="0" y="0"/>
                      <a:ext cx="3950884" cy="2099488"/>
                    </a:xfrm>
                    <a:prstGeom prst="rect">
                      <a:avLst/>
                    </a:prstGeom>
                  </pic:spPr>
                </pic:pic>
              </a:graphicData>
            </a:graphic>
          </wp:inline>
        </w:drawing>
      </w:r>
    </w:p>
    <w:p w14:paraId="00895105" w14:textId="6D748571" w:rsidR="00C37A60" w:rsidRPr="00C37A60" w:rsidRDefault="00C37A60" w:rsidP="00C37A60">
      <w:pPr>
        <w:snapToGrid w:val="0"/>
        <w:spacing w:after="120" w:line="300" w:lineRule="auto"/>
        <w:ind w:firstLineChars="200" w:firstLine="480"/>
        <w:jc w:val="center"/>
        <w:rPr>
          <w:rFonts w:ascii="Cambria Math" w:hAnsi="Cambria Math" w:hint="eastAsia"/>
          <w:sz w:val="24"/>
        </w:rPr>
      </w:pPr>
      <w:r>
        <w:rPr>
          <w:rFonts w:ascii="Cambria Math" w:hAnsi="Cambria Math" w:hint="eastAsia"/>
          <w:sz w:val="24"/>
        </w:rPr>
        <w:t>图</w:t>
      </w:r>
      <w:r>
        <w:rPr>
          <w:rFonts w:ascii="Cambria Math" w:hAnsi="Cambria Math" w:hint="eastAsia"/>
          <w:sz w:val="24"/>
        </w:rPr>
        <w:t xml:space="preserve">4.4 </w:t>
      </w:r>
      <w:r w:rsidR="0022228D">
        <w:rPr>
          <w:rFonts w:ascii="Cambria Math" w:hAnsi="Cambria Math" w:hint="eastAsia"/>
          <w:sz w:val="24"/>
        </w:rPr>
        <w:t>分批次累计加载时间对比</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w:t>
      </w:r>
      <w:r w:rsidRPr="00C37A60">
        <w:rPr>
          <w:rFonts w:ascii="Cambria Math" w:hAnsi="Cambria Math" w:hint="eastAsia"/>
          <w:sz w:val="24"/>
        </w:rPr>
        <w:t>数据</w:t>
      </w:r>
      <w:r w:rsidRPr="00C37A60">
        <w:rPr>
          <w:rFonts w:ascii="Cambria Math" w:hAnsi="Cambria Math" w:hint="eastAsia"/>
          <w:sz w:val="24"/>
        </w:rPr>
        <w:t>的方式，即优先加载核心区域或用户当前视角内的数据，并在用户交互或视角移动时，动态请求</w:t>
      </w:r>
      <w:r w:rsidRPr="00C37A60">
        <w:rPr>
          <w:rFonts w:ascii="Cambria Math" w:hAnsi="Cambria Math" w:hint="eastAsia"/>
          <w:sz w:val="24"/>
        </w:rPr>
        <w:lastRenderedPageBreak/>
        <w:t>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hint="eastAsia"/>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4C9E558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sidR="006B1116">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sidR="006B1116">
        <w:rPr>
          <w:rFonts w:ascii="Cambria Math" w:hAnsi="Cambria Math" w:hint="eastAsia"/>
          <w:sz w:val="24"/>
        </w:rPr>
        <w:t>对于相同材质几何体的</w:t>
      </w:r>
      <w:r w:rsidRPr="00BB3618">
        <w:rPr>
          <w:rFonts w:ascii="Cambria Math" w:hAnsi="Cambria Math" w:hint="eastAsia"/>
          <w:sz w:val="24"/>
        </w:rPr>
        <w:t>渲染每个对象会产生大量</w:t>
      </w:r>
      <w:r w:rsidR="006B1116">
        <w:rPr>
          <w:rFonts w:ascii="Cambria Math" w:hAnsi="Cambria Math" w:hint="eastAsia"/>
          <w:sz w:val="24"/>
        </w:rPr>
        <w:t>WebGL</w:t>
      </w:r>
      <w:r w:rsidR="006B1116">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sidR="006B1116">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206BFCEC" w14:textId="5823B6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7143D5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hint="eastAsia"/>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1C14EBE4"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00380AD2">
        <w:rPr>
          <w:rFonts w:ascii="Cambria Math" w:hAnsi="Cambria Math" w:hint="eastAsia"/>
          <w:sz w:val="24"/>
        </w:rPr>
        <w:t>3</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02AEF97C" w:rsidR="00561FC7"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r w:rsidR="007F47ED">
        <w:rPr>
          <w:rFonts w:ascii="Cambria Math" w:hAnsi="Cambria Math" w:hint="eastAsia"/>
          <w:sz w:val="24"/>
        </w:rPr>
        <w:t>，曲线图如图</w:t>
      </w:r>
      <w:r w:rsidR="007F47ED">
        <w:rPr>
          <w:rFonts w:ascii="Cambria Math" w:hAnsi="Cambria Math" w:hint="eastAsia"/>
          <w:sz w:val="24"/>
        </w:rPr>
        <w:t>4.5</w:t>
      </w:r>
      <w:r w:rsidRPr="00BB3618">
        <w:rPr>
          <w:rFonts w:ascii="Cambria Math" w:hAnsi="Cambria Math" w:hint="eastAsia"/>
          <w:sz w:val="24"/>
        </w:rPr>
        <w:t>。</w:t>
      </w:r>
    </w:p>
    <w:p w14:paraId="2AF16905" w14:textId="63582432" w:rsidR="007F47ED" w:rsidRDefault="00380AD2" w:rsidP="007F47ED">
      <w:pPr>
        <w:snapToGrid w:val="0"/>
        <w:spacing w:after="120" w:line="300" w:lineRule="auto"/>
        <w:ind w:firstLineChars="200" w:firstLine="480"/>
        <w:jc w:val="center"/>
        <w:rPr>
          <w:rFonts w:ascii="Cambria Math" w:hAnsi="Cambria Math"/>
          <w:sz w:val="24"/>
        </w:rPr>
      </w:pPr>
      <w:r w:rsidRPr="00380AD2">
        <w:rPr>
          <w:rFonts w:ascii="Cambria Math" w:hAnsi="Cambria Math"/>
          <w:sz w:val="24"/>
        </w:rPr>
        <w:drawing>
          <wp:inline distT="0" distB="0" distL="0" distR="0" wp14:anchorId="4771816F" wp14:editId="08EBCAB6">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50"/>
                    <a:stretch>
                      <a:fillRect/>
                    </a:stretch>
                  </pic:blipFill>
                  <pic:spPr>
                    <a:xfrm>
                      <a:off x="0" y="0"/>
                      <a:ext cx="3887657" cy="2426340"/>
                    </a:xfrm>
                    <a:prstGeom prst="rect">
                      <a:avLst/>
                    </a:prstGeom>
                  </pic:spPr>
                </pic:pic>
              </a:graphicData>
            </a:graphic>
          </wp:inline>
        </w:drawing>
      </w:r>
    </w:p>
    <w:p w14:paraId="371561E9" w14:textId="58A02ECF" w:rsidR="007F47ED" w:rsidRPr="007F47ED" w:rsidRDefault="007F47ED" w:rsidP="00380AD2">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w:t>
      </w:r>
      <w:r>
        <w:rPr>
          <w:rFonts w:ascii="Cambria Math" w:hAnsi="Cambria Math" w:hint="eastAsia"/>
          <w:sz w:val="24"/>
        </w:rPr>
        <w:t>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51"/>
                    <a:stretch>
                      <a:fillRect/>
                    </a:stretch>
                  </pic:blipFill>
                  <pic:spPr>
                    <a:xfrm>
                      <a:off x="0" y="0"/>
                      <a:ext cx="5400040" cy="3033395"/>
                    </a:xfrm>
                    <a:prstGeom prst="rect">
                      <a:avLst/>
                    </a:prstGeom>
                  </pic:spPr>
                </pic:pic>
              </a:graphicData>
            </a:graphic>
          </wp:inline>
        </w:drawing>
      </w:r>
    </w:p>
    <w:p w14:paraId="50D9DEFD" w14:textId="1424F8E8" w:rsidR="00AD66B0" w:rsidRDefault="00AD66B0" w:rsidP="00AD66B0">
      <w:pPr>
        <w:jc w:val="center"/>
      </w:pPr>
      <w:r w:rsidRPr="006F6946">
        <w:t>图</w:t>
      </w:r>
      <w:r w:rsidRPr="006F6946">
        <w:t xml:space="preserve">4.5 </w:t>
      </w:r>
      <w:r>
        <w:rPr>
          <w:rFonts w:hint="eastAsia"/>
        </w:rPr>
        <w:t>未优化的大量数据渲染性能</w:t>
      </w:r>
      <w:r w:rsidRPr="006F6946">
        <w:t>图</w:t>
      </w:r>
    </w:p>
    <w:p w14:paraId="47D8524B" w14:textId="6FFAD60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52"/>
                    <a:stretch>
                      <a:fillRect/>
                    </a:stretch>
                  </pic:blipFill>
                  <pic:spPr>
                    <a:xfrm>
                      <a:off x="0" y="0"/>
                      <a:ext cx="5064088" cy="3263312"/>
                    </a:xfrm>
                    <a:prstGeom prst="rect">
                      <a:avLst/>
                    </a:prstGeom>
                  </pic:spPr>
                </pic:pic>
              </a:graphicData>
            </a:graphic>
          </wp:inline>
        </w:drawing>
      </w:r>
    </w:p>
    <w:p w14:paraId="1FA5BFF4" w14:textId="110AC26C" w:rsidR="00AD66B0" w:rsidRDefault="00AD66B0" w:rsidP="00AD66B0">
      <w:pPr>
        <w:jc w:val="center"/>
      </w:pPr>
      <w:r w:rsidRPr="006F6946">
        <w:t>图</w:t>
      </w:r>
      <w:r w:rsidRPr="006F6946">
        <w:t>4.</w:t>
      </w:r>
      <w:r>
        <w:rPr>
          <w:rFonts w:hint="eastAsia"/>
        </w:rPr>
        <w:t>6</w:t>
      </w:r>
      <w:r w:rsidRPr="006F6946">
        <w:t xml:space="preserve"> </w:t>
      </w:r>
      <w:r w:rsidRPr="00AD66B0">
        <w:t>优化后的大量数据渲染性能图</w:t>
      </w:r>
    </w:p>
    <w:p w14:paraId="5A919FA1" w14:textId="3AEDCB34"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Pr="006C2995">
        <w:rPr>
          <w:color w:val="000000"/>
          <w:szCs w:val="21"/>
        </w:rPr>
        <w:t xml:space="preserve"> </w:t>
      </w:r>
      <w:r w:rsidRPr="00AD66B0">
        <w:rPr>
          <w:color w:val="000000"/>
          <w:szCs w:val="21"/>
        </w:rPr>
        <w:t>Optimized performance graph for rendering large amounts of data</w:t>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117D73DA" w:rsidR="006C2995" w:rsidRPr="006C2995" w:rsidRDefault="006C2995" w:rsidP="00B016E5">
      <w:pPr>
        <w:spacing w:line="400" w:lineRule="exact"/>
        <w:rPr>
          <w:sz w:val="24"/>
        </w:rPr>
      </w:pPr>
      <w:r w:rsidRPr="006C2995">
        <w:rPr>
          <w:rFonts w:hint="eastAsia"/>
          <w:sz w:val="24"/>
        </w:rPr>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34B158F3" w:rsidR="00B016E5" w:rsidRDefault="00D31147" w:rsidP="006C2995">
      <w:pPr>
        <w:spacing w:line="400" w:lineRule="exact"/>
        <w:ind w:firstLineChars="200" w:firstLine="480"/>
        <w:rPr>
          <w:sz w:val="24"/>
        </w:rPr>
      </w:pPr>
      <m:oMathPara>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4B6C8B52"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m:oMath>
        <m:r>
          <w:rPr>
            <w:rFonts w:ascii="Cambria Math" w:hAnsi="Cambria Math"/>
            <w:sz w:val="24"/>
          </w:rPr>
          <m:t>D=</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e>
        </m:d>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2A90265A" w:rsidR="00B016E5" w:rsidRDefault="00D31147"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4D3530A4" w14:textId="7FE08EB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m:t>
        </m:r>
        <m:d>
          <m:dPr>
            <m:ctrlPr>
              <w:rPr>
                <w:rFonts w:ascii="Cambria Math" w:hAnsi="Cambria Math"/>
                <w:i/>
                <w:sz w:val="24"/>
              </w:rPr>
            </m:ctrlPr>
          </m:dPr>
          <m:e>
            <m:r>
              <w:rPr>
                <w:rFonts w:ascii="Cambria Math" w:hAnsi="Cambria Math"/>
                <w:sz w:val="24"/>
              </w:rPr>
              <m:t>x, y, z</m:t>
            </m:r>
          </m:e>
        </m:d>
        <m:r>
          <w:rPr>
            <w:rFonts w:ascii="Cambria Math" w:hAnsi="Cambria Math"/>
            <w:sz w:val="24"/>
          </w:rPr>
          <m:t xml:space="preserve">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7BF49881"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min</m:t>
            </m:r>
            <m:ctrlPr>
              <w:rPr>
                <w:rFonts w:ascii="Cambria Math" w:hAnsi="Cambria Math"/>
                <w:i/>
                <w:sz w:val="24"/>
              </w:rPr>
            </m:ctrlPr>
          </m:fName>
          <m:e>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e>
            </m:d>
          </m:e>
        </m:func>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lastRenderedPageBreak/>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w:t>
      </w:r>
      <w:r w:rsidRPr="00254143">
        <w:rPr>
          <w:rFonts w:hint="eastAsia"/>
          <w:sz w:val="24"/>
        </w:rPr>
        <w:lastRenderedPageBreak/>
        <w:t>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p>
    <w:p w14:paraId="0F2A64FD" w14:textId="79D2538B"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AB09F5">
        <w:rPr>
          <w:sz w:val="24"/>
        </w:rPr>
        <w:instrText xml:space="preserve"> ADDIN ZOTERO_ITEM CSL_CITATION {"citationID":"erGp3Hke","properties":{"formattedCitation":"\\super [81-83]\\nosupersub{}","plainCitation":"[81-83]","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AB09F5" w:rsidRPr="00AB09F5">
        <w:rPr>
          <w:rFonts w:eastAsiaTheme="minorEastAsia"/>
          <w:kern w:val="0"/>
          <w:sz w:val="24"/>
          <w:vertAlign w:val="superscript"/>
          <w14:ligatures w14:val="standardContextual"/>
        </w:rPr>
        <w:t>[81-83]</w:t>
      </w:r>
      <w:r w:rsidR="00386360">
        <w:rPr>
          <w:sz w:val="24"/>
        </w:rPr>
        <w:fldChar w:fldCharType="end"/>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53"/>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54"/>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55"/>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369C903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p>
    <w:p w14:paraId="7EA5F470" w14:textId="68A0E48C"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1487E066" w:rsidR="00AB4B56" w:rsidRPr="00AB4B56" w:rsidRDefault="00423BC1" w:rsidP="00593575">
      <w:pPr>
        <w:spacing w:line="400" w:lineRule="exact"/>
        <w:ind w:firstLineChars="200" w:firstLine="480"/>
        <w:rPr>
          <w:rFonts w:hint="eastAsia"/>
          <w:sz w:val="24"/>
        </w:rPr>
      </w:pPr>
      <w:r>
        <w:rPr>
          <w:rFonts w:hint="eastAsia"/>
          <w:sz w:val="24"/>
        </w:rPr>
        <w:t xml:space="preserve">1 </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56"/>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57"/>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58"/>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594D9746" w:rsidR="00DD156B" w:rsidRDefault="00DD156B" w:rsidP="00DD156B">
      <w:pPr>
        <w:snapToGrid w:val="0"/>
        <w:spacing w:after="120" w:line="300" w:lineRule="auto"/>
        <w:ind w:leftChars="200" w:left="420" w:firstLineChars="200" w:firstLine="480"/>
        <w:rPr>
          <w:rFonts w:ascii="Cambria Math" w:hAnsi="Cambria Math"/>
          <w:sz w:val="24"/>
        </w:rPr>
      </w:pPr>
      <w:r>
        <w:rPr>
          <w:rFonts w:ascii="Cambria Math" w:hAnsi="Cambria Math"/>
          <w:sz w:val="24"/>
        </w:rPr>
        <w:t>钻孔模型</w:t>
      </w:r>
      <w:r>
        <w:rPr>
          <w:rFonts w:ascii="Cambria Math" w:hAnsi="Cambria Math" w:hint="eastAsia"/>
          <w:sz w:val="24"/>
        </w:rPr>
        <w:t>的构建以圆柱</w:t>
      </w:r>
      <w:r w:rsidR="00067BBB">
        <w:rPr>
          <w:rFonts w:ascii="Cambria Math" w:hAnsi="Cambria Math" w:hint="eastAsia"/>
          <w:sz w:val="24"/>
        </w:rPr>
        <w:t>几何</w:t>
      </w:r>
      <w:r>
        <w:rPr>
          <w:rFonts w:ascii="Cambria Math" w:hAnsi="Cambria Math" w:hint="eastAsia"/>
          <w:sz w:val="24"/>
        </w:rPr>
        <w:t>体为主，</w:t>
      </w:r>
      <w:r>
        <w:rPr>
          <w:rFonts w:ascii="Cambria Math" w:hAnsi="Cambria Math"/>
          <w:sz w:val="24"/>
        </w:rPr>
        <w:t>根据不同地层</w:t>
      </w:r>
      <w:r>
        <w:rPr>
          <w:rFonts w:ascii="Cambria Math" w:hAnsi="Cambria Math" w:hint="eastAsia"/>
          <w:sz w:val="24"/>
        </w:rPr>
        <w:t>的顶底厚度</w:t>
      </w:r>
      <w:r>
        <w:rPr>
          <w:rFonts w:ascii="Cambria Math" w:hAnsi="Cambria Math"/>
          <w:sz w:val="24"/>
        </w:rPr>
        <w:t>计算</w:t>
      </w:r>
      <w:r>
        <w:rPr>
          <w:rFonts w:ascii="Cambria Math" w:hAnsi="Cambria Math" w:hint="eastAsia"/>
          <w:sz w:val="24"/>
        </w:rPr>
        <w:t>进行分</w:t>
      </w:r>
      <w:r>
        <w:rPr>
          <w:rFonts w:ascii="Cambria Math" w:hAnsi="Cambria Math"/>
          <w:sz w:val="24"/>
        </w:rPr>
        <w:t>层显示</w:t>
      </w:r>
      <w:r>
        <w:rPr>
          <w:rFonts w:ascii="Cambria Math" w:hAnsi="Cambria Math" w:hint="eastAsia"/>
          <w:sz w:val="24"/>
        </w:rPr>
        <w:t>，如图</w:t>
      </w:r>
      <w:r>
        <w:rPr>
          <w:rFonts w:ascii="Cambria Math" w:hAnsi="Cambria Math" w:hint="eastAsia"/>
          <w:sz w:val="24"/>
        </w:rPr>
        <w:t>5.4</w:t>
      </w:r>
      <w:r>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lastRenderedPageBreak/>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59"/>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60"/>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61"/>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6"/>
      <w:r w:rsidRPr="006C2995">
        <w:rPr>
          <w:rFonts w:eastAsia="黑体"/>
          <w:bCs/>
          <w:kern w:val="36"/>
          <w:sz w:val="32"/>
          <w:szCs w:val="36"/>
        </w:rPr>
        <w:lastRenderedPageBreak/>
        <w:t>参考文献</w:t>
      </w:r>
      <w:commentRangeEnd w:id="56"/>
      <w:r w:rsidRPr="006C2995">
        <w:rPr>
          <w:rFonts w:eastAsia="黑体"/>
          <w:bCs/>
          <w:kern w:val="36"/>
          <w:sz w:val="32"/>
          <w:szCs w:val="36"/>
        </w:rPr>
        <w:commentReference w:id="56"/>
      </w:r>
    </w:p>
    <w:p w14:paraId="4B649473" w14:textId="77777777" w:rsidR="00AB09F5" w:rsidRPr="00AB09F5" w:rsidRDefault="00B22DEB" w:rsidP="00AB09F5">
      <w:pPr>
        <w:pStyle w:val="afff0"/>
      </w:pPr>
      <w:r>
        <w:fldChar w:fldCharType="begin"/>
      </w:r>
      <w:r w:rsidR="00D1349F">
        <w:instrText xml:space="preserve"> ADDIN ZOTERO_BIBL {"uncited":[],"omitted":[],"custom":[]} CSL_BIBLIOGRAPHY </w:instrText>
      </w:r>
      <w:r>
        <w:fldChar w:fldCharType="separate"/>
      </w:r>
      <w:r w:rsidR="00AB09F5" w:rsidRPr="00AB09F5">
        <w:t>[1]</w:t>
      </w:r>
      <w:r w:rsidR="00AB09F5" w:rsidRPr="00AB09F5">
        <w:tab/>
      </w:r>
      <w:r w:rsidR="00AB09F5" w:rsidRPr="00AB09F5">
        <w:t>李青元</w:t>
      </w:r>
      <w:r w:rsidR="00AB09F5" w:rsidRPr="00AB09F5">
        <w:t xml:space="preserve">, </w:t>
      </w:r>
      <w:r w:rsidR="00AB09F5" w:rsidRPr="00AB09F5">
        <w:t>张洛宜</w:t>
      </w:r>
      <w:r w:rsidR="00AB09F5" w:rsidRPr="00AB09F5">
        <w:t xml:space="preserve">, </w:t>
      </w:r>
      <w:r w:rsidR="00AB09F5" w:rsidRPr="00AB09F5">
        <w:t>曹代勇</w:t>
      </w:r>
      <w:r w:rsidR="00AB09F5" w:rsidRPr="00AB09F5">
        <w:t xml:space="preserve">, </w:t>
      </w:r>
      <w:r w:rsidR="00AB09F5" w:rsidRPr="00AB09F5">
        <w:t>等</w:t>
      </w:r>
      <w:r w:rsidR="00AB09F5" w:rsidRPr="00AB09F5">
        <w:t xml:space="preserve">. </w:t>
      </w:r>
      <w:r w:rsidR="00AB09F5" w:rsidRPr="00AB09F5">
        <w:t>三维地质建模的用途、现状、问题、趋势与建议</w:t>
      </w:r>
      <w:r w:rsidR="00AB09F5" w:rsidRPr="00AB09F5">
        <w:t xml:space="preserve">[J/OL]. </w:t>
      </w:r>
      <w:r w:rsidR="00AB09F5" w:rsidRPr="00AB09F5">
        <w:t>地质与勘探</w:t>
      </w:r>
      <w:r w:rsidR="00AB09F5" w:rsidRPr="00AB09F5">
        <w:t>, 2016, 52(4): 759-767. DOI:10.13712/j.cnki.dzykt.2016.04.018.</w:t>
      </w:r>
    </w:p>
    <w:p w14:paraId="6C9FE3F4" w14:textId="77777777" w:rsidR="00AB09F5" w:rsidRPr="00AB09F5" w:rsidRDefault="00AB09F5" w:rsidP="00AB09F5">
      <w:pPr>
        <w:pStyle w:val="afff0"/>
      </w:pPr>
      <w:r w:rsidRPr="00AB09F5">
        <w:t>[2]</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4CF90239" w14:textId="77777777" w:rsidR="00AB09F5" w:rsidRPr="00AB09F5" w:rsidRDefault="00AB09F5" w:rsidP="00AB09F5">
      <w:pPr>
        <w:pStyle w:val="afff0"/>
      </w:pPr>
      <w:r w:rsidRPr="00AB09F5">
        <w:t>[3]</w:t>
      </w:r>
      <w:r w:rsidRPr="00AB09F5">
        <w:tab/>
      </w:r>
      <w:r w:rsidRPr="00AB09F5">
        <w:t>张洋洋</w:t>
      </w:r>
      <w:r w:rsidRPr="00AB09F5">
        <w:t xml:space="preserve">, </w:t>
      </w:r>
      <w:r w:rsidRPr="00AB09F5">
        <w:t>周万蓬</w:t>
      </w:r>
      <w:r w:rsidRPr="00AB09F5">
        <w:t xml:space="preserve">, </w:t>
      </w:r>
      <w:r w:rsidRPr="00AB09F5">
        <w:t>吴志春</w:t>
      </w:r>
      <w:r w:rsidRPr="00AB09F5">
        <w:t xml:space="preserve">, </w:t>
      </w:r>
      <w:r w:rsidRPr="00AB09F5">
        <w:t>等</w:t>
      </w:r>
      <w:r w:rsidRPr="00AB09F5">
        <w:t xml:space="preserve">. </w:t>
      </w:r>
      <w:r w:rsidRPr="00AB09F5">
        <w:t>三维地质建模技术发展现状及建模实例</w:t>
      </w:r>
      <w:r w:rsidRPr="00AB09F5">
        <w:t xml:space="preserve">[J]. </w:t>
      </w:r>
      <w:r w:rsidRPr="00AB09F5">
        <w:t>东华理工大学学报（社会科学版）</w:t>
      </w:r>
      <w:r w:rsidRPr="00AB09F5">
        <w:t>, 2013, 32(3): 403-409.</w:t>
      </w:r>
    </w:p>
    <w:p w14:paraId="07D724D8" w14:textId="77777777" w:rsidR="00AB09F5" w:rsidRPr="00AB09F5" w:rsidRDefault="00AB09F5" w:rsidP="00AB09F5">
      <w:pPr>
        <w:pStyle w:val="afff0"/>
      </w:pPr>
      <w:r w:rsidRPr="00AB09F5">
        <w:t>[4]</w:t>
      </w:r>
      <w:r w:rsidRPr="00AB09F5">
        <w:tab/>
      </w:r>
      <w:r w:rsidRPr="00AB09F5">
        <w:t>武强</w:t>
      </w:r>
      <w:r w:rsidRPr="00AB09F5">
        <w:t xml:space="preserve">, </w:t>
      </w:r>
      <w:r w:rsidRPr="00AB09F5">
        <w:t>徐华</w:t>
      </w:r>
      <w:r w:rsidRPr="00AB09F5">
        <w:t xml:space="preserve">. </w:t>
      </w:r>
      <w:r w:rsidRPr="00AB09F5">
        <w:t>数字矿山中三维地质建模方法与应用</w:t>
      </w:r>
      <w:r w:rsidRPr="00AB09F5">
        <w:t xml:space="preserve">[J]. </w:t>
      </w:r>
      <w:r w:rsidRPr="00AB09F5">
        <w:t>中国科学</w:t>
      </w:r>
      <w:r w:rsidRPr="00AB09F5">
        <w:t>:</w:t>
      </w:r>
      <w:r w:rsidRPr="00AB09F5">
        <w:t>地球科学</w:t>
      </w:r>
      <w:r w:rsidRPr="00AB09F5">
        <w:t>, 2013, 43(12): 1996-2006.</w:t>
      </w:r>
    </w:p>
    <w:p w14:paraId="63AD27AA" w14:textId="77777777" w:rsidR="00AB09F5" w:rsidRPr="00AB09F5" w:rsidRDefault="00AB09F5" w:rsidP="00AB09F5">
      <w:pPr>
        <w:pStyle w:val="afff0"/>
      </w:pPr>
      <w:r w:rsidRPr="00AB09F5">
        <w:t>[5]</w:t>
      </w:r>
      <w:r w:rsidRPr="00AB09F5">
        <w:tab/>
        <w:t xml:space="preserve">YAN-LIN S, AI-LING Z, YOU-BIN H, </w:t>
      </w:r>
      <w:r w:rsidRPr="00AB09F5">
        <w:t>等</w:t>
      </w:r>
      <w:r w:rsidRPr="00AB09F5">
        <w:t>. 3D Geological Modeling and Its Application under Complex Geological Conditions[J/OL]. Procedia Engineering, 2011, 12: 41-46. DOI:10.1016/j.proeng.2011.05.008.</w:t>
      </w:r>
    </w:p>
    <w:p w14:paraId="04D7A39E" w14:textId="77777777" w:rsidR="00AB09F5" w:rsidRPr="00AB09F5" w:rsidRDefault="00AB09F5" w:rsidP="00AB09F5">
      <w:pPr>
        <w:pStyle w:val="afff0"/>
      </w:pPr>
      <w:r w:rsidRPr="00AB09F5">
        <w:t>[6]</w:t>
      </w:r>
      <w:r w:rsidRPr="00AB09F5">
        <w:tab/>
        <w:t>Research Status of and Trends in 3D Geological Property Modeling Methods: A Review[EB/OL]. [2025-02-25]. https://www.mdpi.com/2076-3417/12/11/5648.</w:t>
      </w:r>
    </w:p>
    <w:p w14:paraId="5FAC855E" w14:textId="77777777" w:rsidR="00AB09F5" w:rsidRPr="00AB09F5" w:rsidRDefault="00AB09F5" w:rsidP="00AB09F5">
      <w:pPr>
        <w:pStyle w:val="afff0"/>
      </w:pPr>
      <w:r w:rsidRPr="00AB09F5">
        <w:t>[7]</w:t>
      </w:r>
      <w:r w:rsidRPr="00AB09F5">
        <w:tab/>
      </w:r>
      <w:r w:rsidRPr="00AB09F5">
        <w:t>李响</w:t>
      </w:r>
      <w:r w:rsidRPr="00AB09F5">
        <w:t xml:space="preserve">. </w:t>
      </w:r>
      <w:r w:rsidRPr="00AB09F5">
        <w:t>三维地质建模技术的研究</w:t>
      </w:r>
      <w:r w:rsidRPr="00AB09F5">
        <w:t xml:space="preserve">[D/OL]. </w:t>
      </w:r>
      <w:r w:rsidRPr="00AB09F5">
        <w:t>合肥工业大学</w:t>
      </w:r>
      <w:r w:rsidRPr="00AB09F5">
        <w:t>, 2008[2025-02-25]. https://kns.cnki.net/KCMS/detail/detail.aspx?dbcode=CMFD&amp;dbname=CMFD2008&amp;filename=2008143119.nh.</w:t>
      </w:r>
    </w:p>
    <w:p w14:paraId="78853DFD" w14:textId="77777777" w:rsidR="00AB09F5" w:rsidRPr="00AB09F5" w:rsidRDefault="00AB09F5" w:rsidP="00AB09F5">
      <w:pPr>
        <w:pStyle w:val="afff0"/>
      </w:pPr>
      <w:r w:rsidRPr="00AB09F5">
        <w:t>[8]</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2AA800C2" w14:textId="77777777" w:rsidR="00AB09F5" w:rsidRPr="00AB09F5" w:rsidRDefault="00AB09F5" w:rsidP="00AB09F5">
      <w:pPr>
        <w:pStyle w:val="afff0"/>
      </w:pPr>
      <w:r w:rsidRPr="00AB09F5">
        <w:t>[9]</w:t>
      </w:r>
      <w:r w:rsidRPr="00AB09F5">
        <w:tab/>
      </w:r>
      <w:r w:rsidRPr="00AB09F5">
        <w:t>王洋</w:t>
      </w:r>
      <w:r w:rsidRPr="00AB09F5">
        <w:t xml:space="preserve">, </w:t>
      </w:r>
      <w:r w:rsidRPr="00AB09F5">
        <w:t>赵雅诗</w:t>
      </w:r>
      <w:r w:rsidRPr="00AB09F5">
        <w:t xml:space="preserve">, </w:t>
      </w:r>
      <w:r w:rsidRPr="00AB09F5">
        <w:t>王锐柯</w:t>
      </w:r>
      <w:r w:rsidRPr="00AB09F5">
        <w:t xml:space="preserve">, </w:t>
      </w:r>
      <w:r w:rsidRPr="00AB09F5">
        <w:t>等</w:t>
      </w:r>
      <w:r w:rsidRPr="00AB09F5">
        <w:t xml:space="preserve">. </w:t>
      </w:r>
      <w:r w:rsidRPr="00AB09F5">
        <w:t>三维地质建模技术的发展现状</w:t>
      </w:r>
      <w:r w:rsidRPr="00AB09F5">
        <w:t xml:space="preserve">[J]. </w:t>
      </w:r>
      <w:r w:rsidRPr="00AB09F5">
        <w:t>化工设计通讯</w:t>
      </w:r>
      <w:r w:rsidRPr="00AB09F5">
        <w:t>, 2019, 45(8): 243-244.</w:t>
      </w:r>
    </w:p>
    <w:p w14:paraId="0A31D0E5" w14:textId="77777777" w:rsidR="00AB09F5" w:rsidRPr="00AB09F5" w:rsidRDefault="00AB09F5" w:rsidP="00AB09F5">
      <w:pPr>
        <w:pStyle w:val="afff0"/>
      </w:pPr>
      <w:r w:rsidRPr="00AB09F5">
        <w:t>[10]</w:t>
      </w:r>
      <w:r w:rsidRPr="00AB09F5">
        <w:tab/>
        <w:t>3D geological modelling for the design of complex underground works |[EB/OL]. [2025-02-25]. https://www.taylorfrancis.com/chapters/edit/10.1201/9781003029748-31/3d-geological-modelling-design-complex-underground-works-giovacchini-vendramini-soldo-merlo-marchisio-ricci-eusebio.</w:t>
      </w:r>
    </w:p>
    <w:p w14:paraId="3427A06F" w14:textId="77777777" w:rsidR="00AB09F5" w:rsidRPr="00AB09F5" w:rsidRDefault="00AB09F5" w:rsidP="00AB09F5">
      <w:pPr>
        <w:pStyle w:val="afff0"/>
      </w:pPr>
      <w:r w:rsidRPr="00AB09F5">
        <w:t>[11]</w:t>
      </w:r>
      <w:r w:rsidRPr="00AB09F5">
        <w:tab/>
        <w:t>AL-BALDAWI B A. Building A 3D Geological model Using Petrel Software for Asmari Reservoir, South Eastern Iraq[J]. 2015, 56.</w:t>
      </w:r>
    </w:p>
    <w:p w14:paraId="6F42817C" w14:textId="77777777" w:rsidR="00AB09F5" w:rsidRPr="00AB09F5" w:rsidRDefault="00AB09F5" w:rsidP="00AB09F5">
      <w:pPr>
        <w:pStyle w:val="afff0"/>
      </w:pPr>
      <w:r w:rsidRPr="00AB09F5">
        <w:t>[12]</w:t>
      </w:r>
      <w:r w:rsidRPr="00AB09F5">
        <w:tab/>
        <w:t>MAJEED Y N A, RAMADHAN Dr A A, MAHMOOD Dr A J. Constructing 3D Geological Model for Tertiary Reservoir in Khabaz Oil Field by using Petrel software.[J/OL]. Journal of Petroleum Research and Studies, 2020, 10(2): 54-75. DOI:10.52716/jprs.v10i2.350.</w:t>
      </w:r>
    </w:p>
    <w:p w14:paraId="656E76F8" w14:textId="77777777" w:rsidR="00AB09F5" w:rsidRPr="00AB09F5" w:rsidRDefault="00AB09F5" w:rsidP="00AB09F5">
      <w:pPr>
        <w:pStyle w:val="afff0"/>
      </w:pPr>
      <w:r w:rsidRPr="00AB09F5">
        <w:t>[13]</w:t>
      </w:r>
      <w:r w:rsidRPr="00AB09F5">
        <w:tab/>
        <w:t>Research on 3D Geological Modeling by Using GOCAD Software | IEEE Conference Publication | IEEE Xplore[EB/OL]. [2025-02-25]. https://ieeexplore.ieee.org/abstract/document/5718309/.</w:t>
      </w:r>
    </w:p>
    <w:p w14:paraId="59D6EAC6" w14:textId="77777777" w:rsidR="00AB09F5" w:rsidRPr="00AB09F5" w:rsidRDefault="00AB09F5" w:rsidP="00AB09F5">
      <w:pPr>
        <w:pStyle w:val="afff0"/>
      </w:pPr>
      <w:r w:rsidRPr="00AB09F5">
        <w:t>[14]</w:t>
      </w:r>
      <w:r w:rsidRPr="00AB09F5">
        <w:tab/>
      </w:r>
      <w:r w:rsidRPr="00AB09F5">
        <w:t>赫毅勃</w:t>
      </w:r>
      <w:r w:rsidRPr="00AB09F5">
        <w:t xml:space="preserve">. </w:t>
      </w:r>
      <w:r w:rsidRPr="00AB09F5">
        <w:t>基于</w:t>
      </w:r>
      <w:r w:rsidRPr="00AB09F5">
        <w:t>Web</w:t>
      </w:r>
      <w:r w:rsidRPr="00AB09F5">
        <w:t>的三维地质模型可视化系统设计与实现</w:t>
      </w:r>
      <w:r w:rsidRPr="00AB09F5">
        <w:t xml:space="preserve">[D/OL]. </w:t>
      </w:r>
      <w:r w:rsidRPr="00AB09F5">
        <w:t>中国地质大学（北京）</w:t>
      </w:r>
      <w:r w:rsidRPr="00AB09F5">
        <w:t>, 2022[2025-02-25]. https://doi.org/10.27493/d.cnki.gzdzy.2021.000747. DOI:10.27493/d.cnki.gzdzy.2021.000747.</w:t>
      </w:r>
    </w:p>
    <w:p w14:paraId="24F9903D" w14:textId="77777777" w:rsidR="00AB09F5" w:rsidRPr="00AB09F5" w:rsidRDefault="00AB09F5" w:rsidP="00AB09F5">
      <w:pPr>
        <w:pStyle w:val="afff0"/>
      </w:pPr>
      <w:r w:rsidRPr="00AB09F5">
        <w:t>[15]</w:t>
      </w:r>
      <w:r w:rsidRPr="00AB09F5">
        <w:tab/>
      </w:r>
      <w:r w:rsidRPr="00AB09F5">
        <w:t>程泽华</w:t>
      </w:r>
      <w:r w:rsidRPr="00AB09F5">
        <w:t xml:space="preserve">. </w:t>
      </w:r>
      <w:r w:rsidRPr="00AB09F5">
        <w:t>基于</w:t>
      </w:r>
      <w:r w:rsidRPr="00AB09F5">
        <w:t>WebGL</w:t>
      </w:r>
      <w:r w:rsidRPr="00AB09F5">
        <w:t>的地质三维模型构建及可视化方法研究</w:t>
      </w:r>
      <w:r w:rsidRPr="00AB09F5">
        <w:t xml:space="preserve">[D/OL]. </w:t>
      </w:r>
      <w:r w:rsidRPr="00AB09F5">
        <w:t>中国地质大学（北</w:t>
      </w:r>
      <w:r w:rsidRPr="00AB09F5">
        <w:lastRenderedPageBreak/>
        <w:t>京）</w:t>
      </w:r>
      <w:r w:rsidRPr="00AB09F5">
        <w:t>, 2021[2025-02-25]. https://doi.org/10.27493/d.cnki.gzdzy.2020.001656. DOI:10.27493/d.cnki.gzdzy.2020.001656.</w:t>
      </w:r>
    </w:p>
    <w:p w14:paraId="151F33A1" w14:textId="77777777" w:rsidR="00AB09F5" w:rsidRPr="00AB09F5" w:rsidRDefault="00AB09F5" w:rsidP="00AB09F5">
      <w:pPr>
        <w:pStyle w:val="afff0"/>
      </w:pPr>
      <w:r w:rsidRPr="00AB09F5">
        <w:t>[16]</w:t>
      </w:r>
      <w:r w:rsidRPr="00AB09F5">
        <w:tab/>
      </w:r>
      <w:r w:rsidRPr="00AB09F5">
        <w:t>张杰</w:t>
      </w:r>
      <w:r w:rsidRPr="00AB09F5">
        <w:t xml:space="preserve">. </w:t>
      </w:r>
      <w:r w:rsidRPr="00AB09F5">
        <w:t>基于</w:t>
      </w:r>
      <w:r w:rsidRPr="00AB09F5">
        <w:t>GeoModeller</w:t>
      </w:r>
      <w:r w:rsidRPr="00AB09F5">
        <w:t>软件的山西省某工业区三维地质建模</w:t>
      </w:r>
      <w:r w:rsidRPr="00AB09F5">
        <w:t xml:space="preserve">[D/OL]. </w:t>
      </w:r>
      <w:r w:rsidRPr="00AB09F5">
        <w:t>中国地质大学（北京）</w:t>
      </w:r>
      <w:r w:rsidRPr="00AB09F5">
        <w:t>, 2022[2025-02-25]. https://doi.org/10.27493/d.cnki.gzdzy.2021.000477. DOI:10.27493/d.cnki.gzdzy.2021.000477.</w:t>
      </w:r>
    </w:p>
    <w:p w14:paraId="690C5531" w14:textId="77777777" w:rsidR="00AB09F5" w:rsidRPr="00AB09F5" w:rsidRDefault="00AB09F5" w:rsidP="00AB09F5">
      <w:pPr>
        <w:pStyle w:val="afff0"/>
      </w:pPr>
      <w:r w:rsidRPr="00AB09F5">
        <w:t>[17]</w:t>
      </w:r>
      <w:r w:rsidRPr="00AB09F5">
        <w:tab/>
      </w:r>
      <w:r w:rsidRPr="00AB09F5">
        <w:t>李梅</w:t>
      </w:r>
      <w:r w:rsidRPr="00AB09F5">
        <w:t xml:space="preserve">, </w:t>
      </w:r>
      <w:r w:rsidRPr="00AB09F5">
        <w:t>姜展</w:t>
      </w:r>
      <w:r w:rsidRPr="00AB09F5">
        <w:t xml:space="preserve">, </w:t>
      </w:r>
      <w:r w:rsidRPr="00AB09F5">
        <w:t>姜龙飞</w:t>
      </w:r>
      <w:r w:rsidRPr="00AB09F5">
        <w:t xml:space="preserve">, </w:t>
      </w:r>
      <w:r w:rsidRPr="00AB09F5">
        <w:t>等</w:t>
      </w:r>
      <w:r w:rsidRPr="00AB09F5">
        <w:t xml:space="preserve">. </w:t>
      </w:r>
      <w:r w:rsidRPr="00AB09F5">
        <w:t>三维可视化技术在智慧矿山领域的研究进展</w:t>
      </w:r>
      <w:r w:rsidRPr="00AB09F5">
        <w:t xml:space="preserve">[J/OL]. </w:t>
      </w:r>
      <w:r w:rsidRPr="00AB09F5">
        <w:t>煤炭科学技术</w:t>
      </w:r>
      <w:r w:rsidRPr="00AB09F5">
        <w:t>, 2021, 49(2): 153-162. DOI:10.13199/j.cnki.cst.2021.02.019.</w:t>
      </w:r>
    </w:p>
    <w:p w14:paraId="192D315D" w14:textId="77777777" w:rsidR="00AB09F5" w:rsidRPr="00AB09F5" w:rsidRDefault="00AB09F5" w:rsidP="00AB09F5">
      <w:pPr>
        <w:pStyle w:val="afff0"/>
      </w:pPr>
      <w:r w:rsidRPr="00AB09F5">
        <w:t>[18]</w:t>
      </w:r>
      <w:r w:rsidRPr="00AB09F5">
        <w:tab/>
      </w:r>
      <w:r w:rsidRPr="00AB09F5">
        <w:t>易永杰</w:t>
      </w:r>
      <w:r w:rsidRPr="00AB09F5">
        <w:t xml:space="preserve">. </w:t>
      </w:r>
      <w:r w:rsidRPr="00AB09F5">
        <w:t>基于</w:t>
      </w:r>
      <w:r w:rsidRPr="00AB09F5">
        <w:t>WebGL</w:t>
      </w:r>
      <w:r w:rsidRPr="00AB09F5">
        <w:t>技术的高密度电阻率法虚拟仿真测量系统设计</w:t>
      </w:r>
      <w:r w:rsidRPr="00AB09F5">
        <w:t xml:space="preserve">[D/OL]. </w:t>
      </w:r>
      <w:r w:rsidRPr="00AB09F5">
        <w:t>成都理工大学</w:t>
      </w:r>
      <w:r w:rsidRPr="00AB09F5">
        <w:t>, 2024[2025-02-25]. https://doi.org/10.26986/d.cnki.gcdlc.2022.000259. DOI:10.26986/d.cnki.gcdlc.2022.000259.</w:t>
      </w:r>
    </w:p>
    <w:p w14:paraId="75CB7A39" w14:textId="77777777" w:rsidR="00AB09F5" w:rsidRPr="00AB09F5" w:rsidRDefault="00AB09F5" w:rsidP="00AB09F5">
      <w:pPr>
        <w:pStyle w:val="afff0"/>
      </w:pPr>
      <w:r w:rsidRPr="00AB09F5">
        <w:t>[19]</w:t>
      </w:r>
      <w:r w:rsidRPr="00AB09F5">
        <w:tab/>
      </w:r>
      <w:r w:rsidRPr="00AB09F5">
        <w:t>高云成</w:t>
      </w:r>
      <w:r w:rsidRPr="00AB09F5">
        <w:t xml:space="preserve">. </w:t>
      </w:r>
      <w:r w:rsidRPr="00AB09F5">
        <w:t>基于</w:t>
      </w:r>
      <w:r w:rsidRPr="00AB09F5">
        <w:t>Cesium</w:t>
      </w:r>
      <w:r w:rsidRPr="00AB09F5">
        <w:t>的</w:t>
      </w:r>
      <w:r w:rsidRPr="00AB09F5">
        <w:t>WebGIS</w:t>
      </w:r>
      <w:r w:rsidRPr="00AB09F5">
        <w:t>三维客户端实现技术研究</w:t>
      </w:r>
      <w:r w:rsidRPr="00AB09F5">
        <w:t xml:space="preserve">[D/OL]. </w:t>
      </w:r>
      <w:r w:rsidRPr="00AB09F5">
        <w:t>西安电子科技大学</w:t>
      </w:r>
      <w:r w:rsidRPr="00AB09F5">
        <w:t>, 2016[2025-02-25]. https://kns.cnki.net/KCMS/detail/detail.aspx?dbcode=CMFD&amp;dbname=CMFD201601&amp;filename=1015429236.nh.</w:t>
      </w:r>
    </w:p>
    <w:p w14:paraId="1A1CDAD0" w14:textId="77777777" w:rsidR="00AB09F5" w:rsidRPr="00AB09F5" w:rsidRDefault="00AB09F5" w:rsidP="00AB09F5">
      <w:pPr>
        <w:pStyle w:val="afff0"/>
      </w:pPr>
      <w:r w:rsidRPr="00AB09F5">
        <w:t>[20]</w:t>
      </w:r>
      <w:r w:rsidRPr="00AB09F5">
        <w:tab/>
      </w:r>
      <w:r w:rsidRPr="00AB09F5">
        <w:t>杨菁</w:t>
      </w:r>
      <w:r w:rsidRPr="00AB09F5">
        <w:t xml:space="preserve">, </w:t>
      </w:r>
      <w:r w:rsidRPr="00AB09F5">
        <w:t>陈冰凌</w:t>
      </w:r>
      <w:r w:rsidRPr="00AB09F5">
        <w:t xml:space="preserve">, </w:t>
      </w:r>
      <w:r w:rsidRPr="00AB09F5">
        <w:t>王文鹏</w:t>
      </w:r>
      <w:r w:rsidRPr="00AB09F5">
        <w:t xml:space="preserve">, </w:t>
      </w:r>
      <w:r w:rsidRPr="00AB09F5">
        <w:t>等</w:t>
      </w:r>
      <w:r w:rsidRPr="00AB09F5">
        <w:t xml:space="preserve">. </w:t>
      </w:r>
      <w:r w:rsidRPr="00AB09F5">
        <w:t>基于</w:t>
      </w:r>
      <w:r w:rsidRPr="00AB09F5">
        <w:t>Cesium</w:t>
      </w:r>
      <w:r w:rsidRPr="00AB09F5">
        <w:t>的三维可视化场景建设及发布技术的研究</w:t>
      </w:r>
      <w:r w:rsidRPr="00AB09F5">
        <w:t xml:space="preserve">[J/OL]. </w:t>
      </w:r>
      <w:r w:rsidRPr="00AB09F5">
        <w:t>测绘通报</w:t>
      </w:r>
      <w:r w:rsidRPr="00AB09F5">
        <w:t>, 2021(S1): 50-53. DOI:10.13474/j.cnki.11-2246.2021.0511.</w:t>
      </w:r>
    </w:p>
    <w:p w14:paraId="60032C03" w14:textId="77777777" w:rsidR="00AB09F5" w:rsidRPr="00AB09F5" w:rsidRDefault="00AB09F5" w:rsidP="00AB09F5">
      <w:pPr>
        <w:pStyle w:val="afff0"/>
      </w:pPr>
      <w:r w:rsidRPr="00AB09F5">
        <w:t>[21]</w:t>
      </w:r>
      <w:r w:rsidRPr="00AB09F5">
        <w:tab/>
      </w:r>
      <w:r w:rsidRPr="00AB09F5">
        <w:t>何朝阳</w:t>
      </w:r>
      <w:r w:rsidRPr="00AB09F5">
        <w:t xml:space="preserve">. </w:t>
      </w:r>
      <w:r w:rsidRPr="00AB09F5">
        <w:t>滑坡实时监测预警系统关键技术及其应用研究</w:t>
      </w:r>
      <w:r w:rsidRPr="00AB09F5">
        <w:t xml:space="preserve">[D/OL]. </w:t>
      </w:r>
      <w:r w:rsidRPr="00AB09F5">
        <w:t>成都理工大学</w:t>
      </w:r>
      <w:r w:rsidRPr="00AB09F5">
        <w:t>, 2021[2025-02-25]. https://doi.org/10.26986/d.cnki.gcdlc.2020.000159. DOI:10.26986/d.cnki.gcdlc.2020.000159.</w:t>
      </w:r>
    </w:p>
    <w:p w14:paraId="74BC4FBF" w14:textId="77777777" w:rsidR="00AB09F5" w:rsidRPr="00AB09F5" w:rsidRDefault="00AB09F5" w:rsidP="00AB09F5">
      <w:pPr>
        <w:pStyle w:val="afff0"/>
      </w:pPr>
      <w:r w:rsidRPr="00AB09F5">
        <w:t>[22]</w:t>
      </w:r>
      <w:r w:rsidRPr="00AB09F5">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774C385C" w14:textId="77777777" w:rsidR="00AB09F5" w:rsidRPr="00AB09F5" w:rsidRDefault="00AB09F5" w:rsidP="00AB09F5">
      <w:pPr>
        <w:pStyle w:val="afff0"/>
      </w:pPr>
      <w:r w:rsidRPr="00AB09F5">
        <w:t>[23]</w:t>
      </w:r>
      <w:r w:rsidRPr="00AB09F5">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21B29DE" w14:textId="77777777" w:rsidR="00AB09F5" w:rsidRPr="00AB09F5" w:rsidRDefault="00AB09F5" w:rsidP="00AB09F5">
      <w:pPr>
        <w:pStyle w:val="afff0"/>
      </w:pPr>
      <w:r w:rsidRPr="00AB09F5">
        <w:t>[24]</w:t>
      </w:r>
      <w:r w:rsidRPr="00AB09F5">
        <w:tab/>
      </w:r>
      <w:r w:rsidRPr="00AB09F5">
        <w:t>刘翔宇</w:t>
      </w:r>
      <w:r w:rsidRPr="00AB09F5">
        <w:t xml:space="preserve">. </w:t>
      </w:r>
      <w:r w:rsidRPr="00AB09F5">
        <w:t>基于</w:t>
      </w:r>
      <w:r w:rsidRPr="00AB09F5">
        <w:t>WebGL</w:t>
      </w:r>
      <w:r w:rsidRPr="00AB09F5">
        <w:t>的地下工程三维基础信息平台研制与应用</w:t>
      </w:r>
      <w:r w:rsidRPr="00AB09F5">
        <w:t xml:space="preserve">[D/OL]. </w:t>
      </w:r>
      <w:r w:rsidRPr="00AB09F5">
        <w:t>中国矿业大学</w:t>
      </w:r>
      <w:r w:rsidRPr="00AB09F5">
        <w:t>, 2024[2025-02-25]. https://doi.org/10.27623/d.cnki.gzkyu.2023.002459. DOI:10.27623/d.cnki.gzkyu.2023.002459.</w:t>
      </w:r>
    </w:p>
    <w:p w14:paraId="2721FAA6" w14:textId="77777777" w:rsidR="00AB09F5" w:rsidRPr="00AB09F5" w:rsidRDefault="00AB09F5" w:rsidP="00AB09F5">
      <w:pPr>
        <w:pStyle w:val="afff0"/>
      </w:pPr>
      <w:r w:rsidRPr="00AB09F5">
        <w:t>[25]</w:t>
      </w:r>
      <w:r w:rsidRPr="00AB09F5">
        <w:tab/>
      </w:r>
      <w:r w:rsidRPr="00AB09F5">
        <w:t>吴莉莉</w:t>
      </w:r>
      <w:r w:rsidRPr="00AB09F5">
        <w:t>. Delaunay</w:t>
      </w:r>
      <w:r w:rsidRPr="00AB09F5">
        <w:t>三角剖分的几种算法综述</w:t>
      </w:r>
      <w:r w:rsidRPr="00AB09F5">
        <w:t xml:space="preserve">[J]. </w:t>
      </w:r>
      <w:r w:rsidRPr="00AB09F5">
        <w:t>科技信息</w:t>
      </w:r>
      <w:r w:rsidRPr="00AB09F5">
        <w:t>, 2011(28): 119-120.</w:t>
      </w:r>
    </w:p>
    <w:p w14:paraId="5D997357" w14:textId="77777777" w:rsidR="00AB09F5" w:rsidRPr="00AB09F5" w:rsidRDefault="00AB09F5" w:rsidP="00AB09F5">
      <w:pPr>
        <w:pStyle w:val="afff0"/>
      </w:pPr>
      <w:r w:rsidRPr="00AB09F5">
        <w:t>[26]</w:t>
      </w:r>
      <w:r w:rsidRPr="00AB09F5">
        <w:tab/>
      </w:r>
      <w:r w:rsidRPr="00AB09F5">
        <w:t>刘兴华</w:t>
      </w:r>
      <w:r w:rsidRPr="00AB09F5">
        <w:t xml:space="preserve">. </w:t>
      </w:r>
      <w:r w:rsidRPr="00AB09F5">
        <w:t>带约束三角剖分算法的研究与实现</w:t>
      </w:r>
      <w:r w:rsidRPr="00AB09F5">
        <w:t xml:space="preserve">[D/OL]. </w:t>
      </w:r>
      <w:r w:rsidRPr="00AB09F5">
        <w:t>沈阳工业大学</w:t>
      </w:r>
      <w:r w:rsidRPr="00AB09F5">
        <w:t>, 2010[2025-02-25]. https://kns.cnki.net/KCMS/detail/detail.aspx?dbcode=CMFD&amp;dbname=CMFD2010&amp;filename=2010063833.nh.</w:t>
      </w:r>
    </w:p>
    <w:p w14:paraId="62EAC3EB" w14:textId="77777777" w:rsidR="00AB09F5" w:rsidRPr="00AB09F5" w:rsidRDefault="00AB09F5" w:rsidP="00AB09F5">
      <w:pPr>
        <w:pStyle w:val="afff0"/>
      </w:pPr>
      <w:r w:rsidRPr="00AB09F5">
        <w:t>[27]</w:t>
      </w:r>
      <w:r w:rsidRPr="00AB09F5">
        <w:tab/>
      </w:r>
      <w:r w:rsidRPr="00AB09F5">
        <w:t>杨辉</w:t>
      </w:r>
      <w:r w:rsidRPr="00AB09F5">
        <w:t xml:space="preserve">. </w:t>
      </w:r>
      <w:r w:rsidRPr="00AB09F5">
        <w:t>基于激光点云的隧道开挖面岩体结构识别</w:t>
      </w:r>
      <w:r w:rsidRPr="00AB09F5">
        <w:t xml:space="preserve">[J]. </w:t>
      </w:r>
      <w:r w:rsidRPr="00AB09F5">
        <w:t>科技和产业</w:t>
      </w:r>
      <w:r w:rsidRPr="00AB09F5">
        <w:t>, 2022, 22(5): 362-367.</w:t>
      </w:r>
    </w:p>
    <w:p w14:paraId="636AFD1D" w14:textId="77777777" w:rsidR="00AB09F5" w:rsidRPr="00AB09F5" w:rsidRDefault="00AB09F5" w:rsidP="00AB09F5">
      <w:pPr>
        <w:pStyle w:val="afff0"/>
      </w:pPr>
      <w:r w:rsidRPr="00AB09F5">
        <w:t>[28]</w:t>
      </w:r>
      <w:r w:rsidRPr="00AB09F5">
        <w:tab/>
      </w:r>
      <w:r w:rsidRPr="00AB09F5">
        <w:t>李涛</w:t>
      </w:r>
      <w:r w:rsidRPr="00AB09F5">
        <w:t>. Delaunay</w:t>
      </w:r>
      <w:r w:rsidRPr="00AB09F5">
        <w:t>三角网构建及可视化方法与实现</w:t>
      </w:r>
      <w:r w:rsidRPr="00AB09F5">
        <w:t xml:space="preserve">[D/OL]. </w:t>
      </w:r>
      <w:r w:rsidRPr="00AB09F5">
        <w:t>东华理工大学</w:t>
      </w:r>
      <w:r w:rsidRPr="00AB09F5">
        <w:t>, 2012[2025-02-25]. https://kns.cnki.net/KCMS/detail/detail.aspx?dbcode=CMFD&amp;dbname=CMFD2012&amp;filename=1012030505.nh.</w:t>
      </w:r>
    </w:p>
    <w:p w14:paraId="1A7D2D36" w14:textId="77777777" w:rsidR="00AB09F5" w:rsidRPr="00AB09F5" w:rsidRDefault="00AB09F5" w:rsidP="00AB09F5">
      <w:pPr>
        <w:pStyle w:val="afff0"/>
      </w:pPr>
      <w:r w:rsidRPr="00AB09F5">
        <w:t>[29]</w:t>
      </w:r>
      <w:r w:rsidRPr="00AB09F5">
        <w:tab/>
      </w:r>
      <w:r w:rsidRPr="00AB09F5">
        <w:t>蔡强</w:t>
      </w:r>
      <w:r w:rsidRPr="00AB09F5">
        <w:t xml:space="preserve">, </w:t>
      </w:r>
      <w:r w:rsidRPr="00AB09F5">
        <w:t>李海生</w:t>
      </w:r>
      <w:r w:rsidRPr="00AB09F5">
        <w:t xml:space="preserve">, </w:t>
      </w:r>
      <w:r w:rsidRPr="00AB09F5">
        <w:t>左敏</w:t>
      </w:r>
      <w:r w:rsidRPr="00AB09F5">
        <w:t xml:space="preserve">, </w:t>
      </w:r>
      <w:r w:rsidRPr="00AB09F5">
        <w:t>等</w:t>
      </w:r>
      <w:r w:rsidRPr="00AB09F5">
        <w:t xml:space="preserve">. </w:t>
      </w:r>
      <w:r w:rsidRPr="00AB09F5">
        <w:t>基于</w:t>
      </w:r>
      <w:r w:rsidRPr="00AB09F5">
        <w:t>Delaunay</w:t>
      </w:r>
      <w:r w:rsidRPr="00AB09F5">
        <w:t>三角剖分的复杂地质结构建模</w:t>
      </w:r>
      <w:r w:rsidRPr="00AB09F5">
        <w:t xml:space="preserve">[J]. </w:t>
      </w:r>
      <w:r w:rsidRPr="00AB09F5">
        <w:t>金属矿山</w:t>
      </w:r>
      <w:r w:rsidRPr="00AB09F5">
        <w:t>, 2010(4): 126-130.</w:t>
      </w:r>
    </w:p>
    <w:p w14:paraId="4F3C24C4" w14:textId="77777777" w:rsidR="00AB09F5" w:rsidRPr="00AB09F5" w:rsidRDefault="00AB09F5" w:rsidP="00AB09F5">
      <w:pPr>
        <w:pStyle w:val="afff0"/>
      </w:pPr>
      <w:r w:rsidRPr="00AB09F5">
        <w:t>[30]</w:t>
      </w:r>
      <w:r w:rsidRPr="00AB09F5">
        <w:tab/>
      </w:r>
      <w:r w:rsidRPr="00AB09F5">
        <w:t>何俊</w:t>
      </w:r>
      <w:r w:rsidRPr="00AB09F5">
        <w:t xml:space="preserve">, </w:t>
      </w:r>
      <w:r w:rsidRPr="00AB09F5">
        <w:t>戴浩</w:t>
      </w:r>
      <w:r w:rsidRPr="00AB09F5">
        <w:t xml:space="preserve">, </w:t>
      </w:r>
      <w:r w:rsidRPr="00AB09F5">
        <w:t>谢永强</w:t>
      </w:r>
      <w:r w:rsidRPr="00AB09F5">
        <w:t xml:space="preserve">, </w:t>
      </w:r>
      <w:r w:rsidRPr="00AB09F5">
        <w:t>等</w:t>
      </w:r>
      <w:r w:rsidRPr="00AB09F5">
        <w:t xml:space="preserve">. </w:t>
      </w:r>
      <w:r w:rsidRPr="00AB09F5">
        <w:t>一种改进的快速</w:t>
      </w:r>
      <w:r w:rsidRPr="00AB09F5">
        <w:t>Delaunay</w:t>
      </w:r>
      <w:r w:rsidRPr="00AB09F5">
        <w:t>三角剖分算法</w:t>
      </w:r>
      <w:r w:rsidRPr="00AB09F5">
        <w:t xml:space="preserve">[J]. </w:t>
      </w:r>
      <w:r w:rsidRPr="00AB09F5">
        <w:t>系统仿真学报</w:t>
      </w:r>
      <w:r w:rsidRPr="00AB09F5">
        <w:t>, 2006(11): 3055-3057.</w:t>
      </w:r>
    </w:p>
    <w:p w14:paraId="515B5D3A" w14:textId="77777777" w:rsidR="00AB09F5" w:rsidRPr="00AB09F5" w:rsidRDefault="00AB09F5" w:rsidP="00AB09F5">
      <w:pPr>
        <w:pStyle w:val="afff0"/>
      </w:pPr>
      <w:r w:rsidRPr="00AB09F5">
        <w:lastRenderedPageBreak/>
        <w:t>[31]</w:t>
      </w:r>
      <w:r w:rsidRPr="00AB09F5">
        <w:tab/>
      </w:r>
      <w:r w:rsidRPr="00AB09F5">
        <w:t>高莉</w:t>
      </w:r>
      <w:r w:rsidRPr="00AB09F5">
        <w:t xml:space="preserve">. </w:t>
      </w:r>
      <w:r w:rsidRPr="00AB09F5">
        <w:t>改进的</w:t>
      </w:r>
      <w:r w:rsidRPr="00AB09F5">
        <w:t>Delaunay</w:t>
      </w:r>
      <w:r w:rsidRPr="00AB09F5">
        <w:t>三角剖分算法研究</w:t>
      </w:r>
      <w:r w:rsidRPr="00AB09F5">
        <w:t xml:space="preserve">[D/OL]. </w:t>
      </w:r>
      <w:r w:rsidRPr="00AB09F5">
        <w:t>兰州交通大学</w:t>
      </w:r>
      <w:r w:rsidRPr="00AB09F5">
        <w:t>, 2016[2025-02-25]. https://kns.cnki.net/KCMS/detail/detail.aspx?dbcode=CMFD&amp;dbname=CMFD201601&amp;filename=1015449171.nh.</w:t>
      </w:r>
    </w:p>
    <w:p w14:paraId="391454BC" w14:textId="77777777" w:rsidR="00AB09F5" w:rsidRPr="00AB09F5" w:rsidRDefault="00AB09F5" w:rsidP="00AB09F5">
      <w:pPr>
        <w:pStyle w:val="afff0"/>
      </w:pPr>
      <w:r w:rsidRPr="00AB09F5">
        <w:t>[32]</w:t>
      </w:r>
      <w:r w:rsidRPr="00AB09F5">
        <w:tab/>
        <w:t xml:space="preserve">ROGNANT L, CHASSERY J M, GOZE S, </w:t>
      </w:r>
      <w:r w:rsidRPr="00AB09F5">
        <w:t>等</w:t>
      </w:r>
      <w:r w:rsidRPr="00AB09F5">
        <w:t>. The Delaunay constrained triangulation: the Delaunay stable algorithms[C/OL]//1999 IEEE International Conference on Information Visualization (Cat. No. PR00210). 1999: 147-152[2025-02-25]. https://ieeexplore.ieee.org/abstract/document/781551. DOI:10.1109/IV.1999.781551.</w:t>
      </w:r>
    </w:p>
    <w:p w14:paraId="5C0381E4" w14:textId="77777777" w:rsidR="00AB09F5" w:rsidRPr="00AB09F5" w:rsidRDefault="00AB09F5" w:rsidP="00AB09F5">
      <w:pPr>
        <w:pStyle w:val="afff0"/>
      </w:pPr>
      <w:r w:rsidRPr="00AB09F5">
        <w:t>[33]</w:t>
      </w:r>
      <w:r w:rsidRPr="00AB09F5">
        <w:tab/>
      </w:r>
      <w:r w:rsidRPr="00AB09F5">
        <w:t>顾泽元</w:t>
      </w:r>
      <w:r w:rsidRPr="00AB09F5">
        <w:t xml:space="preserve">, </w:t>
      </w:r>
      <w:r w:rsidRPr="00AB09F5">
        <w:t>周波</w:t>
      </w:r>
      <w:r w:rsidRPr="00AB09F5">
        <w:t xml:space="preserve">, </w:t>
      </w:r>
      <w:r w:rsidRPr="00AB09F5">
        <w:t>王洋</w:t>
      </w:r>
      <w:r w:rsidRPr="00AB09F5">
        <w:t xml:space="preserve">. </w:t>
      </w:r>
      <w:r w:rsidRPr="00AB09F5">
        <w:t>基于增量算法的三角剖分算法</w:t>
      </w:r>
      <w:r w:rsidRPr="00AB09F5">
        <w:t xml:space="preserve">[J]. </w:t>
      </w:r>
      <w:r w:rsidRPr="00AB09F5">
        <w:t>黑龙江科技学院学报</w:t>
      </w:r>
      <w:r w:rsidRPr="00AB09F5">
        <w:t>, 2007(3): 238-242.</w:t>
      </w:r>
    </w:p>
    <w:p w14:paraId="0D9B009E" w14:textId="77777777" w:rsidR="00AB09F5" w:rsidRPr="00AB09F5" w:rsidRDefault="00AB09F5" w:rsidP="00AB09F5">
      <w:pPr>
        <w:pStyle w:val="afff0"/>
      </w:pPr>
      <w:r w:rsidRPr="00AB09F5">
        <w:t>[34]</w:t>
      </w:r>
      <w:r w:rsidRPr="00AB09F5">
        <w:tab/>
      </w:r>
      <w:r w:rsidRPr="00AB09F5">
        <w:t>徐道柱</w:t>
      </w:r>
      <w:r w:rsidRPr="00AB09F5">
        <w:t xml:space="preserve">, </w:t>
      </w:r>
      <w:r w:rsidRPr="00AB09F5">
        <w:t>刘海砚</w:t>
      </w:r>
      <w:r w:rsidRPr="00AB09F5">
        <w:t xml:space="preserve">. </w:t>
      </w:r>
      <w:r w:rsidRPr="00AB09F5">
        <w:t>大量约束边条件下</w:t>
      </w:r>
      <w:r w:rsidRPr="00AB09F5">
        <w:t>Delaunay</w:t>
      </w:r>
      <w:r w:rsidRPr="00AB09F5">
        <w:t>三角网的快速生成</w:t>
      </w:r>
      <w:r w:rsidRPr="00AB09F5">
        <w:t xml:space="preserve">[J/OL]. </w:t>
      </w:r>
      <w:r w:rsidRPr="00AB09F5">
        <w:t>测绘工程</w:t>
      </w:r>
      <w:r w:rsidRPr="00AB09F5">
        <w:t>, 2007(3): 6-10. DOI:10.19349/j.cnki.issn1006-7949.2007.03.002.</w:t>
      </w:r>
    </w:p>
    <w:p w14:paraId="0E735962" w14:textId="77777777" w:rsidR="00AB09F5" w:rsidRPr="00AB09F5" w:rsidRDefault="00AB09F5" w:rsidP="00AB09F5">
      <w:pPr>
        <w:pStyle w:val="afff0"/>
      </w:pPr>
      <w:r w:rsidRPr="00AB09F5">
        <w:t>[35]</w:t>
      </w:r>
      <w:r w:rsidRPr="00AB09F5">
        <w:tab/>
      </w:r>
      <w:r w:rsidRPr="00AB09F5">
        <w:t>李丽</w:t>
      </w:r>
      <w:r w:rsidRPr="00AB09F5">
        <w:t xml:space="preserve">. </w:t>
      </w:r>
      <w:r w:rsidRPr="00AB09F5">
        <w:t>三维空间</w:t>
      </w:r>
      <w:r w:rsidRPr="00AB09F5">
        <w:t>Delaunay</w:t>
      </w:r>
      <w:r w:rsidRPr="00AB09F5">
        <w:t>三角剖分算法的研究及应用</w:t>
      </w:r>
      <w:r w:rsidRPr="00AB09F5">
        <w:t xml:space="preserve">[D/OL]. </w:t>
      </w:r>
      <w:r w:rsidRPr="00AB09F5">
        <w:t>大连海事大学</w:t>
      </w:r>
      <w:r w:rsidRPr="00AB09F5">
        <w:t>, 2011[2025-02-25]. https://kns.cnki.net/KCMS/detail/detail.aspx?dbcode=CMFD&amp;dbname=CMFD2011&amp;filename=2010098465.nh.</w:t>
      </w:r>
    </w:p>
    <w:p w14:paraId="7A38CFFA" w14:textId="77777777" w:rsidR="00AB09F5" w:rsidRPr="00AB09F5" w:rsidRDefault="00AB09F5" w:rsidP="00AB09F5">
      <w:pPr>
        <w:pStyle w:val="afff0"/>
      </w:pPr>
      <w:r w:rsidRPr="00AB09F5">
        <w:t>[36]</w:t>
      </w:r>
      <w:r w:rsidRPr="00AB09F5">
        <w:tab/>
      </w:r>
      <w:r w:rsidRPr="00AB09F5">
        <w:t>徐永安</w:t>
      </w:r>
      <w:r w:rsidRPr="00AB09F5">
        <w:t>,</w:t>
      </w:r>
      <w:r w:rsidRPr="00AB09F5">
        <w:t>杨钦</w:t>
      </w:r>
      <w:r w:rsidRPr="00AB09F5">
        <w:t>,</w:t>
      </w:r>
      <w:r w:rsidRPr="00AB09F5">
        <w:t>吴壮志</w:t>
      </w:r>
      <w:r w:rsidRPr="00AB09F5">
        <w:t>,</w:t>
      </w:r>
      <w:r w:rsidRPr="00AB09F5">
        <w:t>陈其明</w:t>
      </w:r>
      <w:r w:rsidRPr="00AB09F5">
        <w:t>,</w:t>
      </w:r>
      <w:r w:rsidRPr="00AB09F5">
        <w:t>谭建荣</w:t>
      </w:r>
      <w:r w:rsidRPr="00AB09F5">
        <w:t xml:space="preserve">. </w:t>
      </w:r>
      <w:r w:rsidRPr="00AB09F5">
        <w:t>三维约束</w:t>
      </w:r>
      <w:r w:rsidRPr="00AB09F5">
        <w:t>Delaunay</w:t>
      </w:r>
      <w:r w:rsidRPr="00AB09F5">
        <w:t>三角化的实现</w:t>
      </w:r>
      <w:r w:rsidRPr="00AB09F5">
        <w:t xml:space="preserve">[J/OL]. </w:t>
      </w:r>
      <w:r w:rsidRPr="00AB09F5">
        <w:t>软件学报</w:t>
      </w:r>
      <w:r w:rsidRPr="00AB09F5">
        <w:t>, 2001(1): 103-110. DOI:10.13328/j.cnki.jos.2001.01.013.</w:t>
      </w:r>
    </w:p>
    <w:p w14:paraId="708F9FAE" w14:textId="77777777" w:rsidR="00AB09F5" w:rsidRPr="00AB09F5" w:rsidRDefault="00AB09F5" w:rsidP="00AB09F5">
      <w:pPr>
        <w:pStyle w:val="afff0"/>
      </w:pPr>
      <w:r w:rsidRPr="00AB09F5">
        <w:t>[37]</w:t>
      </w:r>
      <w:r w:rsidRPr="00AB09F5">
        <w:tab/>
      </w:r>
      <w:r w:rsidRPr="00AB09F5">
        <w:t>陈学工</w:t>
      </w:r>
      <w:r w:rsidRPr="00AB09F5">
        <w:t xml:space="preserve">, </w:t>
      </w:r>
      <w:r w:rsidRPr="00AB09F5">
        <w:t>黄晶晶</w:t>
      </w:r>
      <w:r w:rsidRPr="00AB09F5">
        <w:t>. Delaunay</w:t>
      </w:r>
      <w:r w:rsidRPr="00AB09F5">
        <w:t>三角网剖分中的约束边嵌入算法</w:t>
      </w:r>
      <w:r w:rsidRPr="00AB09F5">
        <w:t xml:space="preserve">[J]. </w:t>
      </w:r>
      <w:r w:rsidRPr="00AB09F5">
        <w:t>计算机工程</w:t>
      </w:r>
      <w:r w:rsidRPr="00AB09F5">
        <w:t>, 2007(16): 56-58.</w:t>
      </w:r>
    </w:p>
    <w:p w14:paraId="50EDCBC6" w14:textId="77777777" w:rsidR="00AB09F5" w:rsidRPr="00AB09F5" w:rsidRDefault="00AB09F5" w:rsidP="00AB09F5">
      <w:pPr>
        <w:pStyle w:val="afff0"/>
      </w:pPr>
      <w:r w:rsidRPr="00AB09F5">
        <w:t>[38]</w:t>
      </w:r>
      <w:r w:rsidRPr="00AB09F5">
        <w:tab/>
      </w:r>
      <w:r w:rsidRPr="00AB09F5">
        <w:t>武强</w:t>
      </w:r>
      <w:r w:rsidRPr="00AB09F5">
        <w:t>,</w:t>
      </w:r>
      <w:r w:rsidRPr="00AB09F5">
        <w:t>徐华</w:t>
      </w:r>
      <w:r w:rsidRPr="00AB09F5">
        <w:t xml:space="preserve">. </w:t>
      </w:r>
      <w:r w:rsidRPr="00AB09F5">
        <w:t>三维地质建模与可视化方法研究</w:t>
      </w:r>
      <w:r w:rsidRPr="00AB09F5">
        <w:t xml:space="preserve">[J]. </w:t>
      </w:r>
      <w:r w:rsidRPr="00AB09F5">
        <w:t>中国科学</w:t>
      </w:r>
      <w:r w:rsidRPr="00AB09F5">
        <w:t>(D</w:t>
      </w:r>
      <w:r w:rsidRPr="00AB09F5">
        <w:t>辑</w:t>
      </w:r>
      <w:r w:rsidRPr="00AB09F5">
        <w:t>:</w:t>
      </w:r>
      <w:r w:rsidRPr="00AB09F5">
        <w:t>地球科学</w:t>
      </w:r>
      <w:r w:rsidRPr="00AB09F5">
        <w:t>), 2004(1): 54-60.</w:t>
      </w:r>
    </w:p>
    <w:p w14:paraId="4DAF449E" w14:textId="77777777" w:rsidR="00AB09F5" w:rsidRPr="00AB09F5" w:rsidRDefault="00AB09F5" w:rsidP="00AB09F5">
      <w:pPr>
        <w:pStyle w:val="afff0"/>
      </w:pPr>
      <w:r w:rsidRPr="00AB09F5">
        <w:t>[39]</w:t>
      </w:r>
      <w:r w:rsidRPr="00AB09F5">
        <w:tab/>
      </w:r>
      <w:r w:rsidRPr="00AB09F5">
        <w:t>潘懋</w:t>
      </w:r>
      <w:r w:rsidRPr="00AB09F5">
        <w:t xml:space="preserve">, </w:t>
      </w:r>
      <w:r w:rsidRPr="00AB09F5">
        <w:t>方裕</w:t>
      </w:r>
      <w:r w:rsidRPr="00AB09F5">
        <w:t xml:space="preserve">, </w:t>
      </w:r>
      <w:r w:rsidRPr="00AB09F5">
        <w:t>屈红刚</w:t>
      </w:r>
      <w:r w:rsidRPr="00AB09F5">
        <w:t xml:space="preserve">. </w:t>
      </w:r>
      <w:r w:rsidRPr="00AB09F5">
        <w:t>三维地质建模若干基本问题探讨</w:t>
      </w:r>
      <w:r w:rsidRPr="00AB09F5">
        <w:t xml:space="preserve">[J]. </w:t>
      </w:r>
      <w:r w:rsidRPr="00AB09F5">
        <w:t>地理与地理信息科学</w:t>
      </w:r>
      <w:r w:rsidRPr="00AB09F5">
        <w:t>, 2007(3): 1-5.</w:t>
      </w:r>
    </w:p>
    <w:p w14:paraId="57E84B7F" w14:textId="77777777" w:rsidR="00AB09F5" w:rsidRPr="00AB09F5" w:rsidRDefault="00AB09F5" w:rsidP="00AB09F5">
      <w:pPr>
        <w:pStyle w:val="afff0"/>
      </w:pPr>
      <w:r w:rsidRPr="00AB09F5">
        <w:t>[40]</w:t>
      </w:r>
      <w:r w:rsidRPr="00AB09F5">
        <w:tab/>
      </w:r>
      <w:r w:rsidRPr="00AB09F5">
        <w:t>刘振平</w:t>
      </w:r>
      <w:r w:rsidRPr="00AB09F5">
        <w:t xml:space="preserve">. </w:t>
      </w:r>
      <w:r w:rsidRPr="00AB09F5">
        <w:t>工程地质三维建模与计算的可视化方法研究</w:t>
      </w:r>
      <w:r w:rsidRPr="00AB09F5">
        <w:t xml:space="preserve">[D/OL]. </w:t>
      </w:r>
      <w:r w:rsidRPr="00AB09F5">
        <w:t>中国科学院研究生院（武汉岩土力学研究所）</w:t>
      </w:r>
      <w:r w:rsidRPr="00AB09F5">
        <w:t>, 2010[2025-02-25]. https://kns.cnki.net/KCMS/detail/detail.aspx?dbcode=CDFD&amp;dbname=CDFD0911&amp;filename=2010238553.nh.</w:t>
      </w:r>
    </w:p>
    <w:p w14:paraId="05A528C6" w14:textId="77777777" w:rsidR="00AB09F5" w:rsidRPr="00AB09F5" w:rsidRDefault="00AB09F5" w:rsidP="00AB09F5">
      <w:pPr>
        <w:pStyle w:val="afff0"/>
      </w:pPr>
      <w:r w:rsidRPr="00AB09F5">
        <w:t>[41]</w:t>
      </w:r>
      <w:r w:rsidRPr="00AB09F5">
        <w:tab/>
      </w:r>
      <w:r w:rsidRPr="00AB09F5">
        <w:t>吴慧欣</w:t>
      </w:r>
      <w:r w:rsidRPr="00AB09F5">
        <w:t xml:space="preserve">. </w:t>
      </w:r>
      <w:r w:rsidRPr="00AB09F5">
        <w:t>三维</w:t>
      </w:r>
      <w:r w:rsidRPr="00AB09F5">
        <w:t>GIS</w:t>
      </w:r>
      <w:r w:rsidRPr="00AB09F5">
        <w:t>空间数据模型及可视化技术研究</w:t>
      </w:r>
      <w:r w:rsidRPr="00AB09F5">
        <w:t xml:space="preserve">[D/OL]. </w:t>
      </w:r>
      <w:r w:rsidRPr="00AB09F5">
        <w:t>西北工业大学</w:t>
      </w:r>
      <w:r w:rsidRPr="00AB09F5">
        <w:t>, 2008[2025-02-25]. https://kns.cnki.net/KCMS/detail/detail.aspx?dbcode=CDFD&amp;dbname=CDFD9908&amp;filename=2007214255.nh.</w:t>
      </w:r>
    </w:p>
    <w:p w14:paraId="2C19DB0B" w14:textId="77777777" w:rsidR="00AB09F5" w:rsidRPr="00AB09F5" w:rsidRDefault="00AB09F5" w:rsidP="00AB09F5">
      <w:pPr>
        <w:pStyle w:val="afff0"/>
      </w:pPr>
      <w:r w:rsidRPr="00AB09F5">
        <w:t>[42]</w:t>
      </w:r>
      <w:r w:rsidRPr="00AB09F5">
        <w:tab/>
        <w:t>WU Q, XU H, ZOU X. An effective method for 3D geological modeling with multi-source data integration[J/OL]. Computers &amp; Geosciences, 2005, 31(1): 35-43. DOI:10.1016/j.cageo.2004.09.005.</w:t>
      </w:r>
    </w:p>
    <w:p w14:paraId="76F507CA" w14:textId="77777777" w:rsidR="00AB09F5" w:rsidRPr="00AB09F5" w:rsidRDefault="00AB09F5" w:rsidP="00AB09F5">
      <w:pPr>
        <w:pStyle w:val="afff0"/>
      </w:pPr>
      <w:r w:rsidRPr="00AB09F5">
        <w:t>[43]</w:t>
      </w:r>
      <w:r w:rsidRPr="00AB09F5">
        <w:tab/>
        <w:t>LIU S, FENG Y, WANG X, et al. Cross-Platform Drilling 3D Visualization System Based on WebGL[J/OL]. Mathematical Problems in Engineering, 2021, 2021(1): 5516278. DOI:10.1155/2021/5516278.</w:t>
      </w:r>
    </w:p>
    <w:p w14:paraId="3138C592" w14:textId="77777777" w:rsidR="00AB09F5" w:rsidRPr="00AB09F5" w:rsidRDefault="00AB09F5" w:rsidP="00AB09F5">
      <w:pPr>
        <w:pStyle w:val="afff0"/>
      </w:pPr>
      <w:r w:rsidRPr="00AB09F5">
        <w:t>[44]</w:t>
      </w:r>
      <w:r w:rsidRPr="00AB09F5">
        <w:tab/>
      </w:r>
      <w:r w:rsidRPr="00AB09F5">
        <w:t>基于钻孔的三维地质模型快速构建及更新</w:t>
      </w:r>
      <w:r w:rsidRPr="00AB09F5">
        <w:t xml:space="preserve"> - </w:t>
      </w:r>
      <w:r w:rsidRPr="00AB09F5">
        <w:t>中国知网</w:t>
      </w:r>
      <w:r w:rsidRPr="00AB09F5">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6A004F2C" w14:textId="77777777" w:rsidR="00AB09F5" w:rsidRPr="00AB09F5" w:rsidRDefault="00AB09F5" w:rsidP="00AB09F5">
      <w:pPr>
        <w:pStyle w:val="afff0"/>
      </w:pPr>
      <w:r w:rsidRPr="00AB09F5">
        <w:lastRenderedPageBreak/>
        <w:t>[45]</w:t>
      </w:r>
      <w:r w:rsidRPr="00AB09F5">
        <w:tab/>
      </w:r>
      <w:r w:rsidRPr="00AB09F5">
        <w:t>张渭军</w:t>
      </w:r>
      <w:r w:rsidRPr="00AB09F5">
        <w:t xml:space="preserve">, </w:t>
      </w:r>
      <w:r w:rsidRPr="00AB09F5">
        <w:t>王文科</w:t>
      </w:r>
      <w:r w:rsidRPr="00AB09F5">
        <w:t xml:space="preserve">. </w:t>
      </w:r>
      <w:r w:rsidRPr="00AB09F5">
        <w:t>基于钻孔数据的地层三维建模与可视化研究</w:t>
      </w:r>
      <w:r w:rsidRPr="00AB09F5">
        <w:t xml:space="preserve">[J/OL]. </w:t>
      </w:r>
      <w:r w:rsidRPr="00AB09F5">
        <w:t>大地构造与成矿学</w:t>
      </w:r>
      <w:r w:rsidRPr="00AB09F5">
        <w:t>, 2006(1): 108-113. DOI:10.16539/j.ddgzyckx.2006.01.013.</w:t>
      </w:r>
    </w:p>
    <w:p w14:paraId="28EA42B9" w14:textId="77777777" w:rsidR="00AB09F5" w:rsidRPr="00AB09F5" w:rsidRDefault="00AB09F5" w:rsidP="00AB09F5">
      <w:pPr>
        <w:pStyle w:val="afff0"/>
      </w:pPr>
      <w:r w:rsidRPr="00AB09F5">
        <w:t>[46]</w:t>
      </w:r>
      <w:r w:rsidRPr="00AB09F5">
        <w:tab/>
      </w:r>
      <w:r w:rsidRPr="00AB09F5">
        <w:t>向中林</w:t>
      </w:r>
      <w:r w:rsidRPr="00AB09F5">
        <w:t xml:space="preserve">, </w:t>
      </w:r>
      <w:r w:rsidRPr="00AB09F5">
        <w:t>王妍</w:t>
      </w:r>
      <w:r w:rsidRPr="00AB09F5">
        <w:t xml:space="preserve">, </w:t>
      </w:r>
      <w:r w:rsidRPr="00AB09F5">
        <w:t>王润怀</w:t>
      </w:r>
      <w:r w:rsidRPr="00AB09F5">
        <w:t xml:space="preserve">, </w:t>
      </w:r>
      <w:r w:rsidRPr="00AB09F5">
        <w:t>等</w:t>
      </w:r>
      <w:r w:rsidRPr="00AB09F5">
        <w:t xml:space="preserve">. </w:t>
      </w:r>
      <w:r w:rsidRPr="00AB09F5">
        <w:t>基于钻孔数据的矿山三维地质建模及可视化过程研究</w:t>
      </w:r>
      <w:r w:rsidRPr="00AB09F5">
        <w:t xml:space="preserve">[J]. </w:t>
      </w:r>
      <w:r w:rsidRPr="00AB09F5">
        <w:t>地质与勘探</w:t>
      </w:r>
      <w:r w:rsidRPr="00AB09F5">
        <w:t>, 2009, 45(1): 75-81.</w:t>
      </w:r>
    </w:p>
    <w:p w14:paraId="3E0E70B9" w14:textId="77777777" w:rsidR="00AB09F5" w:rsidRPr="00AB09F5" w:rsidRDefault="00AB09F5" w:rsidP="00AB09F5">
      <w:pPr>
        <w:pStyle w:val="afff0"/>
      </w:pPr>
      <w:r w:rsidRPr="00AB09F5">
        <w:t>[47]</w:t>
      </w:r>
      <w:r w:rsidRPr="00AB09F5">
        <w:tab/>
      </w:r>
      <w:r w:rsidRPr="00AB09F5">
        <w:t>刘振平</w:t>
      </w:r>
      <w:r w:rsidRPr="00AB09F5">
        <w:t xml:space="preserve">, </w:t>
      </w:r>
      <w:r w:rsidRPr="00AB09F5">
        <w:t>贺怀建</w:t>
      </w:r>
      <w:r w:rsidRPr="00AB09F5">
        <w:t xml:space="preserve">, </w:t>
      </w:r>
      <w:r w:rsidRPr="00AB09F5">
        <w:t>朱发华</w:t>
      </w:r>
      <w:r w:rsidRPr="00AB09F5">
        <w:t xml:space="preserve">. </w:t>
      </w:r>
      <w:r w:rsidRPr="00AB09F5">
        <w:t>基于钻孔数据的三维可视化快速建模技术的研究</w:t>
      </w:r>
      <w:r w:rsidRPr="00AB09F5">
        <w:t xml:space="preserve">[J/OL]. </w:t>
      </w:r>
      <w:r w:rsidRPr="00AB09F5">
        <w:t>岩土力学</w:t>
      </w:r>
      <w:r w:rsidRPr="00AB09F5">
        <w:t>, 2009, 30(S1): 260-266. DOI:10.16285/j.rsm.2009.s1.059.</w:t>
      </w:r>
    </w:p>
    <w:p w14:paraId="4B0747EB" w14:textId="77777777" w:rsidR="00AB09F5" w:rsidRPr="00AB09F5" w:rsidRDefault="00AB09F5" w:rsidP="00AB09F5">
      <w:pPr>
        <w:pStyle w:val="afff0"/>
      </w:pPr>
      <w:r w:rsidRPr="00AB09F5">
        <w:t>[48]</w:t>
      </w:r>
      <w:r w:rsidRPr="00AB09F5">
        <w:tab/>
        <w:t>DE CARVALHO MATOSINHOS I. Intégration de la 3D sur un site Web grâce à WebGL[J/OL]. 2019[2025-02-25]. https://folia.unifr.ch/global/documents/314791.</w:t>
      </w:r>
    </w:p>
    <w:p w14:paraId="715ECC9F" w14:textId="77777777" w:rsidR="00AB09F5" w:rsidRPr="00AB09F5" w:rsidRDefault="00AB09F5" w:rsidP="00AB09F5">
      <w:pPr>
        <w:pStyle w:val="afff0"/>
      </w:pPr>
      <w:r w:rsidRPr="00AB09F5">
        <w:t>[49]</w:t>
      </w:r>
      <w:r w:rsidRPr="00AB09F5">
        <w:tab/>
        <w:t>DELILLO B P. WebGLU development library for WebGL[C/OL]//ACM SIGGRAPH 2010 Posters. New York, NY, USA: Association for Computing Machinery, 2010: 1[2025-02-24]. https://doi.org/10.1145/1836845.1836989. DOI:10.1145/1836845.1836989.</w:t>
      </w:r>
    </w:p>
    <w:p w14:paraId="5CDCF030" w14:textId="77777777" w:rsidR="00AB09F5" w:rsidRPr="00AB09F5" w:rsidRDefault="00AB09F5" w:rsidP="00AB09F5">
      <w:pPr>
        <w:pStyle w:val="afff0"/>
      </w:pPr>
      <w:r w:rsidRPr="00AB09F5">
        <w:t>[50]</w:t>
      </w:r>
      <w:r w:rsidRPr="00AB09F5">
        <w:tab/>
        <w:t>Flexible and Accessible 4D Subsurface Visualization Using a Web-Based Platform | U.S. Rock Mechanics/Geomechanics Symposium | OnePetro[EB/OL]. [2025-02-25]. https://onepetro.org/ARMAUSRMS/proceedings-abstract/ARMA22/All-ARMA22/510580.</w:t>
      </w:r>
    </w:p>
    <w:p w14:paraId="22F74804" w14:textId="77777777" w:rsidR="00AB09F5" w:rsidRPr="00AB09F5" w:rsidRDefault="00AB09F5" w:rsidP="00AB09F5">
      <w:pPr>
        <w:pStyle w:val="afff0"/>
      </w:pPr>
      <w:r w:rsidRPr="00AB09F5">
        <w:t>[51]</w:t>
      </w:r>
      <w:r w:rsidRPr="00AB09F5">
        <w:tab/>
      </w:r>
      <w:r w:rsidRPr="00AB09F5">
        <w:t>田宜平</w:t>
      </w:r>
      <w:r w:rsidRPr="00AB09F5">
        <w:t xml:space="preserve">, </w:t>
      </w:r>
      <w:r w:rsidRPr="00AB09F5">
        <w:t>吴冲龙</w:t>
      </w:r>
      <w:r w:rsidRPr="00AB09F5">
        <w:t xml:space="preserve">, </w:t>
      </w:r>
      <w:r w:rsidRPr="00AB09F5">
        <w:t>翁正平</w:t>
      </w:r>
      <w:r w:rsidRPr="00AB09F5">
        <w:t xml:space="preserve">, </w:t>
      </w:r>
      <w:r w:rsidRPr="00AB09F5">
        <w:t>等</w:t>
      </w:r>
      <w:r w:rsidRPr="00AB09F5">
        <w:t xml:space="preserve">. </w:t>
      </w:r>
      <w:r w:rsidRPr="00AB09F5">
        <w:t>地质大数据可视化关键技术探讨</w:t>
      </w:r>
      <w:r w:rsidRPr="00AB09F5">
        <w:t xml:space="preserve">[J/OL]. </w:t>
      </w:r>
      <w:r w:rsidRPr="00AB09F5">
        <w:t>地质科技通报</w:t>
      </w:r>
      <w:r w:rsidRPr="00AB09F5">
        <w:t>, 2020, 39(4): 29-36. DOI:10.19509/j.cnki.dzkq.2020.0404.</w:t>
      </w:r>
    </w:p>
    <w:p w14:paraId="03928E7C" w14:textId="77777777" w:rsidR="00AB09F5" w:rsidRPr="00AB09F5" w:rsidRDefault="00AB09F5" w:rsidP="00AB09F5">
      <w:pPr>
        <w:pStyle w:val="afff0"/>
      </w:pPr>
      <w:r w:rsidRPr="00AB09F5">
        <w:t>[52]</w:t>
      </w:r>
      <w:r w:rsidRPr="00AB09F5">
        <w:tab/>
      </w:r>
      <w:r w:rsidRPr="00AB09F5">
        <w:t>张华</w:t>
      </w:r>
      <w:r w:rsidRPr="00AB09F5">
        <w:t xml:space="preserve">. </w:t>
      </w:r>
      <w:r w:rsidRPr="00AB09F5">
        <w:t>基于</w:t>
      </w:r>
      <w:r w:rsidRPr="00AB09F5">
        <w:t>Android</w:t>
      </w:r>
      <w:r w:rsidRPr="00AB09F5">
        <w:t>和</w:t>
      </w:r>
      <w:r w:rsidRPr="00AB09F5">
        <w:t>Web</w:t>
      </w:r>
      <w:r w:rsidRPr="00AB09F5">
        <w:t>的野外地质数据共享及可视化系统的设计与实现</w:t>
      </w:r>
      <w:r w:rsidRPr="00AB09F5">
        <w:t xml:space="preserve">[D/OL]. </w:t>
      </w:r>
      <w:r w:rsidRPr="00AB09F5">
        <w:t>浙江大学</w:t>
      </w:r>
      <w:r w:rsidRPr="00AB09F5">
        <w:t>, 2020[2025-02-25]. https://doi.org/10.27461/d.cnki.gzjdx.2019.000625. DOI:10.27461/d.cnki.gzjdx.2019.000625.</w:t>
      </w:r>
    </w:p>
    <w:p w14:paraId="2870D409" w14:textId="77777777" w:rsidR="00AB09F5" w:rsidRPr="00AB09F5" w:rsidRDefault="00AB09F5" w:rsidP="00AB09F5">
      <w:pPr>
        <w:pStyle w:val="afff0"/>
      </w:pPr>
      <w:r w:rsidRPr="00AB09F5">
        <w:t>[53]</w:t>
      </w:r>
      <w:r w:rsidRPr="00AB09F5">
        <w:tab/>
      </w:r>
      <w:r w:rsidRPr="00AB09F5">
        <w:t>文娇</w:t>
      </w:r>
      <w:r w:rsidRPr="00AB09F5">
        <w:t xml:space="preserve">, </w:t>
      </w:r>
      <w:r w:rsidRPr="00AB09F5">
        <w:t>易桃民</w:t>
      </w:r>
      <w:r w:rsidRPr="00AB09F5">
        <w:t xml:space="preserve">, </w:t>
      </w:r>
      <w:r w:rsidRPr="00AB09F5">
        <w:t>张琪</w:t>
      </w:r>
      <w:r w:rsidRPr="00AB09F5">
        <w:t xml:space="preserve">. </w:t>
      </w:r>
      <w:r w:rsidRPr="00AB09F5">
        <w:t>基于</w:t>
      </w:r>
      <w:r w:rsidRPr="00AB09F5">
        <w:t>ThreeJS</w:t>
      </w:r>
      <w:r w:rsidRPr="00AB09F5">
        <w:t>的</w:t>
      </w:r>
      <w:r w:rsidRPr="00AB09F5">
        <w:t>3D</w:t>
      </w:r>
      <w:r w:rsidRPr="00AB09F5">
        <w:t>技术在</w:t>
      </w:r>
      <w:r w:rsidRPr="00AB09F5">
        <w:t>H5</w:t>
      </w:r>
      <w:r w:rsidRPr="00AB09F5">
        <w:t>应用中的实践</w:t>
      </w:r>
      <w:r w:rsidRPr="00AB09F5">
        <w:t>[C/OL]//</w:t>
      </w:r>
      <w:r w:rsidRPr="00AB09F5">
        <w:t>中国新闻技术工作者联合会</w:t>
      </w:r>
      <w:r w:rsidRPr="00AB09F5">
        <w:t>2023</w:t>
      </w:r>
      <w:r w:rsidRPr="00AB09F5">
        <w:t>年学术年会论文集</w:t>
      </w:r>
      <w:r w:rsidRPr="00AB09F5">
        <w:t xml:space="preserve">. </w:t>
      </w:r>
      <w:r w:rsidRPr="00AB09F5">
        <w:t>中国海南海口</w:t>
      </w:r>
      <w:r w:rsidRPr="00AB09F5">
        <w:t>, 2023: 97-99[2025-02-25]. https://doi.org/10.26914/c.cnkihy.2023.105750. DOI:10.26914/c.cnkihy.2023.105750.</w:t>
      </w:r>
    </w:p>
    <w:p w14:paraId="0B831E76" w14:textId="77777777" w:rsidR="00AB09F5" w:rsidRPr="00AB09F5" w:rsidRDefault="00AB09F5" w:rsidP="00AB09F5">
      <w:pPr>
        <w:pStyle w:val="afff0"/>
      </w:pPr>
      <w:r w:rsidRPr="00AB09F5">
        <w:t>[54]</w:t>
      </w:r>
      <w:r w:rsidRPr="00AB09F5">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0344964" w14:textId="77777777" w:rsidR="00AB09F5" w:rsidRPr="00AB09F5" w:rsidRDefault="00AB09F5" w:rsidP="00AB09F5">
      <w:pPr>
        <w:pStyle w:val="afff0"/>
      </w:pPr>
      <w:r w:rsidRPr="00AB09F5">
        <w:t>[55]</w:t>
      </w:r>
      <w:r w:rsidRPr="00AB09F5">
        <w:tab/>
        <w:t>ZHANG C, JIANG P, CHEN Y, et al. Design and Development of 3D Visualization Platform for Data Fusion in Mining Process[J/OL]. Highlights in Science, Engineering and Technology, 2025, 127: 92-101. DOI:10.54097/8fwgb359.</w:t>
      </w:r>
    </w:p>
    <w:p w14:paraId="30F067D5" w14:textId="77777777" w:rsidR="00AB09F5" w:rsidRPr="00AB09F5" w:rsidRDefault="00AB09F5" w:rsidP="00AB09F5">
      <w:pPr>
        <w:pStyle w:val="afff0"/>
      </w:pPr>
      <w:r w:rsidRPr="00AB09F5">
        <w:t>[56]</w:t>
      </w:r>
      <w:r w:rsidRPr="00AB09F5">
        <w:tab/>
      </w:r>
      <w:r w:rsidRPr="00AB09F5">
        <w:t>刘安安</w:t>
      </w:r>
      <w:r w:rsidRPr="00AB09F5">
        <w:t xml:space="preserve">. </w:t>
      </w:r>
      <w:r w:rsidRPr="00AB09F5">
        <w:t>地质实验测试技术在地质找矿中的应用分析</w:t>
      </w:r>
      <w:r w:rsidRPr="00AB09F5">
        <w:t xml:space="preserve">[J]. </w:t>
      </w:r>
      <w:r w:rsidRPr="00AB09F5">
        <w:t>世界有色金属</w:t>
      </w:r>
      <w:r w:rsidRPr="00AB09F5">
        <w:t>, 2024(11): 109-111.</w:t>
      </w:r>
    </w:p>
    <w:p w14:paraId="11CC1C71" w14:textId="77777777" w:rsidR="00AB09F5" w:rsidRPr="00AB09F5" w:rsidRDefault="00AB09F5" w:rsidP="00AB09F5">
      <w:pPr>
        <w:pStyle w:val="afff0"/>
      </w:pPr>
      <w:r w:rsidRPr="00AB09F5">
        <w:t>[57]</w:t>
      </w:r>
      <w:r w:rsidRPr="00AB09F5">
        <w:tab/>
      </w:r>
      <w:r w:rsidRPr="00AB09F5">
        <w:t>李玺</w:t>
      </w:r>
      <w:r w:rsidRPr="00AB09F5">
        <w:t xml:space="preserve">, </w:t>
      </w:r>
      <w:r w:rsidRPr="00AB09F5">
        <w:t>王文豪</w:t>
      </w:r>
      <w:r w:rsidRPr="00AB09F5">
        <w:t xml:space="preserve">, </w:t>
      </w:r>
      <w:r w:rsidRPr="00AB09F5">
        <w:t>刘森</w:t>
      </w:r>
      <w:r w:rsidRPr="00AB09F5">
        <w:t xml:space="preserve">, </w:t>
      </w:r>
      <w:r w:rsidRPr="00AB09F5">
        <w:t>等</w:t>
      </w:r>
      <w:r w:rsidRPr="00AB09F5">
        <w:t xml:space="preserve">. </w:t>
      </w:r>
      <w:r w:rsidRPr="00AB09F5">
        <w:t>基于数字地球的装备保障系统研究与设计</w:t>
      </w:r>
      <w:r w:rsidRPr="00AB09F5">
        <w:t xml:space="preserve">[J/OL]. </w:t>
      </w:r>
      <w:r w:rsidRPr="00AB09F5">
        <w:t>河北省科学院学报</w:t>
      </w:r>
      <w:r w:rsidRPr="00AB09F5">
        <w:t>, 2012, 29(1): 10-14. DOI:10.16191/j.cnki.hbkx.2012.01.002.</w:t>
      </w:r>
    </w:p>
    <w:p w14:paraId="5E6BC828" w14:textId="77777777" w:rsidR="00AB09F5" w:rsidRPr="00AB09F5" w:rsidRDefault="00AB09F5" w:rsidP="00AB09F5">
      <w:pPr>
        <w:pStyle w:val="afff0"/>
      </w:pPr>
      <w:r w:rsidRPr="00AB09F5">
        <w:t>[58]</w:t>
      </w:r>
      <w:r w:rsidRPr="00AB09F5">
        <w:tab/>
        <w:t xml:space="preserve">AKENINE-MO¨LLER T, HAINES E, HOFFMAN N. Real-Time Rendering, Fourth Edition[M/OL]. 4 </w:t>
      </w:r>
      <w:r w:rsidRPr="00AB09F5">
        <w:t>版</w:t>
      </w:r>
      <w:r w:rsidRPr="00AB09F5">
        <w:t>. New York: A K Peters/CRC Press, 2018. DOI:10.1201/b22086.</w:t>
      </w:r>
    </w:p>
    <w:p w14:paraId="67EA8DB5" w14:textId="77777777" w:rsidR="00AB09F5" w:rsidRPr="00AB09F5" w:rsidRDefault="00AB09F5" w:rsidP="00AB09F5">
      <w:pPr>
        <w:pStyle w:val="afff0"/>
      </w:pPr>
      <w:r w:rsidRPr="00AB09F5">
        <w:t>[59]</w:t>
      </w:r>
      <w:r w:rsidRPr="00AB09F5">
        <w:tab/>
        <w:t>FOLEY J D. Computer Graphics: Principles and Practice[M]. Addison-Wesley Professional, 1996.</w:t>
      </w:r>
    </w:p>
    <w:p w14:paraId="2C4B372A" w14:textId="77777777" w:rsidR="00AB09F5" w:rsidRPr="00AB09F5" w:rsidRDefault="00AB09F5" w:rsidP="00AB09F5">
      <w:pPr>
        <w:pStyle w:val="afff0"/>
      </w:pPr>
      <w:r w:rsidRPr="00AB09F5">
        <w:t>[60]</w:t>
      </w:r>
      <w:r w:rsidRPr="00AB09F5">
        <w:tab/>
        <w:t>SHAO Y, ZHENG A, HE Y, et al. 3D Geological Modeling under Extremely Complex Geological Conditions[J/OL]. Journal of Computers, 2012, 7(3): 699-705. DOI:10.4304/jcp.7.3.699-705.</w:t>
      </w:r>
    </w:p>
    <w:p w14:paraId="5C901B00" w14:textId="77777777" w:rsidR="00AB09F5" w:rsidRPr="00AB09F5" w:rsidRDefault="00AB09F5" w:rsidP="00AB09F5">
      <w:pPr>
        <w:pStyle w:val="afff0"/>
      </w:pPr>
      <w:r w:rsidRPr="00AB09F5">
        <w:t>[61]</w:t>
      </w:r>
      <w:r w:rsidRPr="00AB09F5">
        <w:tab/>
        <w:t>Surface-Based 3D Modeling of Geological Structures | Mathematical Geosciences[EB/OL]. [2025-02-25]. https://link.springer.com/article/10.1007/s11004-009-9244-2.</w:t>
      </w:r>
    </w:p>
    <w:p w14:paraId="1F68B98D" w14:textId="77777777" w:rsidR="00AB09F5" w:rsidRPr="00AB09F5" w:rsidRDefault="00AB09F5" w:rsidP="00AB09F5">
      <w:pPr>
        <w:pStyle w:val="afff0"/>
      </w:pPr>
      <w:r w:rsidRPr="00AB09F5">
        <w:t>[62]</w:t>
      </w:r>
      <w:r w:rsidRPr="00AB09F5">
        <w:tab/>
        <w:t>A methodology for 3D modeling and visualization of geological objects | Science China Earth Sciences[EB/OL]. [2025-02-25]. https://link.springer.com/article/10.1007/s11430-009-0105-0.</w:t>
      </w:r>
    </w:p>
    <w:p w14:paraId="0FA314F1" w14:textId="77777777" w:rsidR="00AB09F5" w:rsidRPr="00AB09F5" w:rsidRDefault="00AB09F5" w:rsidP="00AB09F5">
      <w:pPr>
        <w:pStyle w:val="afff0"/>
      </w:pPr>
      <w:r w:rsidRPr="00AB09F5">
        <w:t>[63]</w:t>
      </w:r>
      <w:r w:rsidRPr="00AB09F5">
        <w:tab/>
      </w:r>
      <w:r w:rsidRPr="00AB09F5">
        <w:t>肖于</w:t>
      </w:r>
      <w:r w:rsidRPr="00AB09F5">
        <w:t xml:space="preserve">, </w:t>
      </w:r>
      <w:r w:rsidRPr="00AB09F5">
        <w:t>白润才</w:t>
      </w:r>
      <w:r w:rsidRPr="00AB09F5">
        <w:t xml:space="preserve">. </w:t>
      </w:r>
      <w:r w:rsidRPr="00AB09F5">
        <w:t>基于包围盒与空间分解互辅的三角网相交检测方法</w:t>
      </w:r>
      <w:r w:rsidRPr="00AB09F5">
        <w:t xml:space="preserve">[C/OL]//Proceedings of </w:t>
      </w:r>
      <w:r w:rsidRPr="00AB09F5">
        <w:lastRenderedPageBreak/>
        <w:t xml:space="preserve">the 2011 International Conference on Information ,Services and Management Engineering(ISME 2011)(Volume 3). </w:t>
      </w:r>
      <w:r w:rsidRPr="00AB09F5">
        <w:t>中国北京</w:t>
      </w:r>
      <w:r w:rsidRPr="00AB09F5">
        <w:t>, 2011: 442-445[2025-02-25]. https://kns.cnki.net/KCMS/detail/detail.aspx?dbcode=IPFD&amp;dbname=IPFD9914&amp;filename=BJDF201112003102.</w:t>
      </w:r>
    </w:p>
    <w:p w14:paraId="7E67164C" w14:textId="77777777" w:rsidR="00AB09F5" w:rsidRPr="00AB09F5" w:rsidRDefault="00AB09F5" w:rsidP="00AB09F5">
      <w:pPr>
        <w:pStyle w:val="afff0"/>
      </w:pPr>
      <w:r w:rsidRPr="00AB09F5">
        <w:t>[64]</w:t>
      </w:r>
      <w:r w:rsidRPr="00AB09F5">
        <w:tab/>
      </w:r>
      <w:r w:rsidRPr="00AB09F5">
        <w:t>李伟</w:t>
      </w:r>
      <w:r w:rsidRPr="00AB09F5">
        <w:t xml:space="preserve">. </w:t>
      </w:r>
      <w:r w:rsidRPr="00AB09F5">
        <w:t>集成多源数据的三维地质建模及应用研究</w:t>
      </w:r>
      <w:r w:rsidRPr="00AB09F5">
        <w:t xml:space="preserve">[D/OL]. </w:t>
      </w:r>
      <w:r w:rsidRPr="00AB09F5">
        <w:t>江西理工大学</w:t>
      </w:r>
      <w:r w:rsidRPr="00AB09F5">
        <w:t>, [2025][2025-02-25]. https://doi.org/10.27176/d.cnki.gnfyc.2024.000672. DOI:10.27176/d.cnki.gnfyc.2024.000672.</w:t>
      </w:r>
    </w:p>
    <w:p w14:paraId="53CF5D04" w14:textId="77777777" w:rsidR="00AB09F5" w:rsidRPr="00AB09F5" w:rsidRDefault="00AB09F5" w:rsidP="00AB09F5">
      <w:pPr>
        <w:pStyle w:val="afff0"/>
      </w:pPr>
      <w:r w:rsidRPr="00AB09F5">
        <w:t>[65]</w:t>
      </w:r>
      <w:r w:rsidRPr="00AB09F5">
        <w:tab/>
      </w:r>
      <w:r w:rsidRPr="00AB09F5">
        <w:t>邓浩</w:t>
      </w:r>
      <w:r w:rsidRPr="00AB09F5">
        <w:t xml:space="preserve">. </w:t>
      </w:r>
      <w:r w:rsidRPr="00AB09F5">
        <w:t>面向隐伏矿体预测的三维地质建模与空间分析若干技术研究</w:t>
      </w:r>
      <w:r w:rsidRPr="00AB09F5">
        <w:t xml:space="preserve">[D/OL]. </w:t>
      </w:r>
      <w:r w:rsidRPr="00AB09F5">
        <w:t>中南大学</w:t>
      </w:r>
      <w:r w:rsidRPr="00AB09F5">
        <w:t>, 2009[2025-02-25]. https://kns.cnki.net/KCMS/detail/detail.aspx?dbcode=CMFD&amp;dbname=CMFD2009&amp;filename=2008165201.nh.</w:t>
      </w:r>
    </w:p>
    <w:p w14:paraId="55304296" w14:textId="77777777" w:rsidR="00AB09F5" w:rsidRPr="00AB09F5" w:rsidRDefault="00AB09F5" w:rsidP="00AB09F5">
      <w:pPr>
        <w:pStyle w:val="afff0"/>
      </w:pPr>
      <w:r w:rsidRPr="00AB09F5">
        <w:t>[66]</w:t>
      </w:r>
      <w:r w:rsidRPr="00AB09F5">
        <w:tab/>
      </w:r>
      <w:r w:rsidRPr="00AB09F5">
        <w:t>汤东阳</w:t>
      </w:r>
      <w:r w:rsidRPr="00AB09F5">
        <w:t xml:space="preserve">. </w:t>
      </w:r>
      <w:r w:rsidRPr="00AB09F5">
        <w:t>三维地质建模中几何形体分析技术的几个算法研究</w:t>
      </w:r>
      <w:r w:rsidRPr="00AB09F5">
        <w:t xml:space="preserve">[D/OL]. </w:t>
      </w:r>
      <w:r w:rsidRPr="00AB09F5">
        <w:t>中国地质大学（北京）</w:t>
      </w:r>
      <w:r w:rsidRPr="00AB09F5">
        <w:t>, 2011[2025-02-25]. https://kns.cnki.net/KCMS/detail/detail.aspx?dbcode=CMFD&amp;dbname=CMFD2011&amp;filename=1011077993.nh.</w:t>
      </w:r>
    </w:p>
    <w:p w14:paraId="3777500E" w14:textId="77777777" w:rsidR="00AB09F5" w:rsidRPr="00AB09F5" w:rsidRDefault="00AB09F5" w:rsidP="00AB09F5">
      <w:pPr>
        <w:pStyle w:val="afff0"/>
      </w:pPr>
      <w:r w:rsidRPr="00AB09F5">
        <w:t>[67]</w:t>
      </w:r>
      <w:r w:rsidRPr="00AB09F5">
        <w:tab/>
      </w:r>
      <w:r w:rsidRPr="00AB09F5">
        <w:t>三维地质建模中几何形体碰撞检测的图形分析技术</w:t>
      </w:r>
      <w:r w:rsidRPr="00AB09F5">
        <w:t xml:space="preserve"> - </w:t>
      </w:r>
      <w:r w:rsidRPr="00AB09F5">
        <w:t>中国知网</w:t>
      </w:r>
      <w:r w:rsidRPr="00AB09F5">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77470193" w14:textId="77777777" w:rsidR="00AB09F5" w:rsidRPr="00AB09F5" w:rsidRDefault="00AB09F5" w:rsidP="00AB09F5">
      <w:pPr>
        <w:pStyle w:val="afff0"/>
      </w:pPr>
      <w:r w:rsidRPr="00AB09F5">
        <w:t>[68]</w:t>
      </w:r>
      <w:r w:rsidRPr="00AB09F5">
        <w:tab/>
        <w:t>LIU L, HE J, WANG H, et al. Texture mapping of geological modeling based on parameterization[J/OL]. Earth Science Informatics, 2021, 14(4): 2101-2112. DOI:10.1007/s12145-021-00677-4.</w:t>
      </w:r>
    </w:p>
    <w:p w14:paraId="7A145218" w14:textId="77777777" w:rsidR="00AB09F5" w:rsidRPr="00AB09F5" w:rsidRDefault="00AB09F5" w:rsidP="00AB09F5">
      <w:pPr>
        <w:pStyle w:val="afff0"/>
      </w:pPr>
      <w:r w:rsidRPr="00AB09F5">
        <w:t>[69]</w:t>
      </w:r>
      <w:r w:rsidRPr="00AB09F5">
        <w:tab/>
      </w:r>
      <w:r w:rsidRPr="00AB09F5">
        <w:t>谭继鑫</w:t>
      </w:r>
      <w:r w:rsidRPr="00AB09F5">
        <w:t xml:space="preserve">. </w:t>
      </w:r>
      <w:r w:rsidRPr="00AB09F5">
        <w:t>地质体建模中模型修复和纹理映射关键技术研究与实践</w:t>
      </w:r>
      <w:r w:rsidRPr="00AB09F5">
        <w:t xml:space="preserve">[D/OL]. </w:t>
      </w:r>
      <w:r w:rsidRPr="00AB09F5">
        <w:t>武汉科技大学</w:t>
      </w:r>
      <w:r w:rsidRPr="00AB09F5">
        <w:t>, 2021[2025-02-25]. https://doi.org/10.27380/d.cnki.gwkju.2017.000104. DOI:10.27380/d.cnki.gwkju.2017.000104.</w:t>
      </w:r>
    </w:p>
    <w:p w14:paraId="789E5FEC" w14:textId="77777777" w:rsidR="00AB09F5" w:rsidRPr="00AB09F5" w:rsidRDefault="00AB09F5" w:rsidP="00AB09F5">
      <w:pPr>
        <w:pStyle w:val="afff0"/>
      </w:pPr>
      <w:r w:rsidRPr="00AB09F5">
        <w:t>[70]</w:t>
      </w:r>
      <w:r w:rsidRPr="00AB09F5">
        <w:tab/>
      </w:r>
      <w:r w:rsidRPr="00AB09F5">
        <w:t>段毅</w:t>
      </w:r>
      <w:r w:rsidRPr="00AB09F5">
        <w:t xml:space="preserve">, </w:t>
      </w:r>
      <w:r w:rsidRPr="00AB09F5">
        <w:t>李仕雄</w:t>
      </w:r>
      <w:r w:rsidRPr="00AB09F5">
        <w:t xml:space="preserve">, </w:t>
      </w:r>
      <w:r w:rsidRPr="00AB09F5">
        <w:t>杨明明</w:t>
      </w:r>
      <w:r w:rsidRPr="00AB09F5">
        <w:t xml:space="preserve">. </w:t>
      </w:r>
      <w:r w:rsidRPr="00AB09F5">
        <w:t>基于</w:t>
      </w:r>
      <w:r w:rsidRPr="00AB09F5">
        <w:t>OpenGL</w:t>
      </w:r>
      <w:r w:rsidRPr="00AB09F5">
        <w:t>的煤矿三维模型可视化</w:t>
      </w:r>
      <w:r w:rsidRPr="00AB09F5">
        <w:t xml:space="preserve">[J]. </w:t>
      </w:r>
      <w:r w:rsidRPr="00AB09F5">
        <w:t>现代矿业</w:t>
      </w:r>
      <w:r w:rsidRPr="00AB09F5">
        <w:t>, 2009, 25(3): 28-30.</w:t>
      </w:r>
    </w:p>
    <w:p w14:paraId="6ED2CEA7" w14:textId="77777777" w:rsidR="00AB09F5" w:rsidRPr="00AB09F5" w:rsidRDefault="00AB09F5" w:rsidP="00AB09F5">
      <w:pPr>
        <w:pStyle w:val="afff0"/>
      </w:pPr>
      <w:r w:rsidRPr="00AB09F5">
        <w:t>[71]</w:t>
      </w:r>
      <w:r w:rsidRPr="00AB09F5">
        <w:tab/>
        <w:t>3D Interactive Visualization System for Complex Geologically Related Data | IEEE Conference Publication | IEEE Xplore[EB/OL]. [2025-02-25]. https://ieeexplore.ieee.org/abstract/document/4683278.</w:t>
      </w:r>
    </w:p>
    <w:p w14:paraId="284EC87E" w14:textId="77777777" w:rsidR="00AB09F5" w:rsidRPr="00AB09F5" w:rsidRDefault="00AB09F5" w:rsidP="00AB09F5">
      <w:pPr>
        <w:pStyle w:val="afff0"/>
      </w:pPr>
      <w:r w:rsidRPr="00AB09F5">
        <w:t>[72]</w:t>
      </w:r>
      <w:r w:rsidRPr="00AB09F5">
        <w:tab/>
        <w:t>Interactive Geological Data Visualization in an Immersive Environment[EB/OL]. [2025-02-25]. https://www.mdpi.com/2220-9964/11/3/176.</w:t>
      </w:r>
    </w:p>
    <w:p w14:paraId="716E4BEF" w14:textId="77777777" w:rsidR="00AB09F5" w:rsidRPr="00AB09F5" w:rsidRDefault="00AB09F5" w:rsidP="00AB09F5">
      <w:pPr>
        <w:pStyle w:val="afff0"/>
      </w:pPr>
      <w:r w:rsidRPr="00AB09F5">
        <w:t>[73]</w:t>
      </w:r>
      <w:r w:rsidRPr="00AB09F5">
        <w:tab/>
        <w:t>WHITELEY R J. Shallow seismic refraction interpretation with visual interactive ray trace (VIRT) modelling[J/OL]. Exploration Geophysics, 2004, 35(2): 116-123. DOI:10.1071/eg04116.</w:t>
      </w:r>
    </w:p>
    <w:p w14:paraId="2F63F893" w14:textId="77777777" w:rsidR="00AB09F5" w:rsidRPr="00AB09F5" w:rsidRDefault="00AB09F5" w:rsidP="00AB09F5">
      <w:pPr>
        <w:pStyle w:val="afff0"/>
      </w:pPr>
      <w:r w:rsidRPr="00AB09F5">
        <w:t>[74]</w:t>
      </w:r>
      <w:r w:rsidRPr="00AB09F5">
        <w:tab/>
      </w:r>
      <w:r w:rsidRPr="00AB09F5">
        <w:t>石奉华</w:t>
      </w:r>
      <w:r w:rsidRPr="00AB09F5">
        <w:t xml:space="preserve">. </w:t>
      </w:r>
      <w:r w:rsidRPr="00AB09F5">
        <w:t>巷道三维可视化建模技术</w:t>
      </w:r>
      <w:r w:rsidRPr="00AB09F5">
        <w:t xml:space="preserve">            ——</w:t>
      </w:r>
      <w:r w:rsidRPr="00AB09F5">
        <w:t>以东滩煤矿为例</w:t>
      </w:r>
      <w:r w:rsidRPr="00AB09F5">
        <w:t xml:space="preserve">[D/OL]. </w:t>
      </w:r>
      <w:r w:rsidRPr="00AB09F5">
        <w:t>山东科技大学</w:t>
      </w:r>
      <w:r w:rsidRPr="00AB09F5">
        <w:t>, 2008[2025-02-25]. https://kns.cnki.net/KCMS/detail/detail.aspx?dbcode=CMFD&amp;dbname=CMFD2008&amp;filename=2008013785.nh.</w:t>
      </w:r>
    </w:p>
    <w:p w14:paraId="2943F6B2" w14:textId="77777777" w:rsidR="00AB09F5" w:rsidRPr="00AB09F5" w:rsidRDefault="00AB09F5" w:rsidP="00AB09F5">
      <w:pPr>
        <w:pStyle w:val="afff0"/>
      </w:pPr>
      <w:r w:rsidRPr="00AB09F5">
        <w:t>[75]</w:t>
      </w:r>
      <w:r w:rsidRPr="00AB09F5">
        <w:tab/>
      </w:r>
      <w:r w:rsidRPr="00AB09F5">
        <w:t>张羽西</w:t>
      </w:r>
      <w:r w:rsidRPr="00AB09F5">
        <w:t xml:space="preserve">. </w:t>
      </w:r>
      <w:r w:rsidRPr="00AB09F5">
        <w:t>基于</w:t>
      </w:r>
      <w:r w:rsidRPr="00AB09F5">
        <w:t>Web</w:t>
      </w:r>
      <w:r w:rsidRPr="00AB09F5">
        <w:t>的隧道实时可视化管理系统设计与实现</w:t>
      </w:r>
      <w:r w:rsidRPr="00AB09F5">
        <w:t xml:space="preserve">[D/OL]. </w:t>
      </w:r>
      <w:r w:rsidRPr="00AB09F5">
        <w:t>电子科技大学</w:t>
      </w:r>
      <w:r w:rsidRPr="00AB09F5">
        <w:t xml:space="preserve">, </w:t>
      </w:r>
      <w:r w:rsidRPr="00AB09F5">
        <w:lastRenderedPageBreak/>
        <w:t>2022[2025-02-25]. https://doi.org/10.27005/d.cnki.gdzku.2021.003741. DOI:10.27005/d.cnki.gdzku.2021.003741.</w:t>
      </w:r>
    </w:p>
    <w:p w14:paraId="2F5BD598" w14:textId="77777777" w:rsidR="00AB09F5" w:rsidRPr="00AB09F5" w:rsidRDefault="00AB09F5" w:rsidP="00AB09F5">
      <w:pPr>
        <w:pStyle w:val="afff0"/>
      </w:pPr>
      <w:r w:rsidRPr="00AB09F5">
        <w:t>[76]</w:t>
      </w:r>
      <w:r w:rsidRPr="00AB09F5">
        <w:tab/>
      </w:r>
      <w:r w:rsidRPr="00AB09F5">
        <w:t>代进雄</w:t>
      </w:r>
      <w:r w:rsidRPr="00AB09F5">
        <w:t xml:space="preserve">, </w:t>
      </w:r>
      <w:r w:rsidRPr="00AB09F5">
        <w:t>蒋奇</w:t>
      </w:r>
      <w:r w:rsidRPr="00AB09F5">
        <w:t xml:space="preserve">, </w:t>
      </w:r>
      <w:r w:rsidRPr="00AB09F5">
        <w:t>俞锋</w:t>
      </w:r>
      <w:r w:rsidRPr="00AB09F5">
        <w:t xml:space="preserve">, </w:t>
      </w:r>
      <w:r w:rsidRPr="00AB09F5">
        <w:t>等</w:t>
      </w:r>
      <w:r w:rsidRPr="00AB09F5">
        <w:t xml:space="preserve">. </w:t>
      </w:r>
      <w:r w:rsidRPr="00AB09F5">
        <w:t>基于</w:t>
      </w:r>
      <w:r w:rsidRPr="00AB09F5">
        <w:t>BIM</w:t>
      </w:r>
      <w:r w:rsidRPr="00AB09F5">
        <w:t>的水利工程建设管理平台研究及应用</w:t>
      </w:r>
      <w:r w:rsidRPr="00AB09F5">
        <w:t xml:space="preserve">[J/OL]. </w:t>
      </w:r>
      <w:r w:rsidRPr="00AB09F5">
        <w:t>水利水电技术（中英文）</w:t>
      </w:r>
      <w:r w:rsidRPr="00AB09F5">
        <w:t>, 2022, 53(11): 37-49. DOI:10.13928/j.cnki.wrahe.2022.11.004.</w:t>
      </w:r>
    </w:p>
    <w:p w14:paraId="711DF445" w14:textId="77777777" w:rsidR="00AB09F5" w:rsidRPr="00AB09F5" w:rsidRDefault="00AB09F5" w:rsidP="00AB09F5">
      <w:pPr>
        <w:pStyle w:val="afff0"/>
      </w:pPr>
      <w:r w:rsidRPr="00AB09F5">
        <w:t>[77]</w:t>
      </w:r>
      <w:r w:rsidRPr="00AB09F5">
        <w:tab/>
      </w:r>
      <w:r w:rsidRPr="00AB09F5">
        <w:t>金国梁</w:t>
      </w:r>
      <w:r w:rsidRPr="00AB09F5">
        <w:t xml:space="preserve">. </w:t>
      </w:r>
      <w:r w:rsidRPr="00AB09F5">
        <w:t>基于云平台的车间数字孪生系统的设计与实现</w:t>
      </w:r>
      <w:r w:rsidRPr="00AB09F5">
        <w:t xml:space="preserve">[D/OL]. </w:t>
      </w:r>
      <w:r w:rsidRPr="00AB09F5">
        <w:t>中国科学院大学（中国科学院沈阳计算技术研究所）</w:t>
      </w:r>
      <w:r w:rsidRPr="00AB09F5">
        <w:t>, 2022[2025-02-25]. https://doi.org/10.27587/d.cnki.gksjs.2022.000022. DOI:10.27587/d.cnki.gksjs.2022.000022.</w:t>
      </w:r>
    </w:p>
    <w:p w14:paraId="2530E2EB" w14:textId="77777777" w:rsidR="00AB09F5" w:rsidRPr="00AB09F5" w:rsidRDefault="00AB09F5" w:rsidP="00AB09F5">
      <w:pPr>
        <w:pStyle w:val="afff0"/>
      </w:pPr>
      <w:r w:rsidRPr="00AB09F5">
        <w:t>[78]</w:t>
      </w:r>
      <w:r w:rsidRPr="00AB09F5">
        <w:tab/>
      </w:r>
      <w:r w:rsidRPr="00AB09F5">
        <w:t>彭诗杰</w:t>
      </w:r>
      <w:r w:rsidRPr="00AB09F5">
        <w:t xml:space="preserve">. </w:t>
      </w:r>
      <w:r w:rsidRPr="00AB09F5">
        <w:t>基于微服务体系结构和面向多地质主题的数据云服务关键技术研究</w:t>
      </w:r>
      <w:r w:rsidRPr="00AB09F5">
        <w:t xml:space="preserve">[D/OL]. </w:t>
      </w:r>
      <w:r w:rsidRPr="00AB09F5">
        <w:t>中国地质大学</w:t>
      </w:r>
      <w:r w:rsidRPr="00AB09F5">
        <w:t>, 2019[2025-02-25]. https://kns.cnki.net/KCMS/detail/detail.aspx?dbcode=CDFD&amp;dbname=CDFDLAST2019&amp;filename=1018714801.nh.</w:t>
      </w:r>
    </w:p>
    <w:p w14:paraId="5F7E21C4" w14:textId="77777777" w:rsidR="00AB09F5" w:rsidRPr="00AB09F5" w:rsidRDefault="00AB09F5" w:rsidP="00AB09F5">
      <w:pPr>
        <w:pStyle w:val="afff0"/>
      </w:pPr>
      <w:r w:rsidRPr="00AB09F5">
        <w:t>[79]</w:t>
      </w:r>
      <w:r w:rsidRPr="00AB09F5">
        <w:tab/>
      </w:r>
      <w:r w:rsidRPr="00AB09F5">
        <w:t>郇凯</w:t>
      </w:r>
      <w:r w:rsidRPr="00AB09F5">
        <w:t xml:space="preserve">, </w:t>
      </w:r>
      <w:r w:rsidRPr="00AB09F5">
        <w:t>黄佳为</w:t>
      </w:r>
      <w:r w:rsidRPr="00AB09F5">
        <w:t xml:space="preserve">, </w:t>
      </w:r>
      <w:r w:rsidRPr="00AB09F5">
        <w:t>王鑫</w:t>
      </w:r>
      <w:r w:rsidRPr="00AB09F5">
        <w:t xml:space="preserve">, </w:t>
      </w:r>
      <w:r w:rsidRPr="00AB09F5">
        <w:t>等</w:t>
      </w:r>
      <w:r w:rsidRPr="00AB09F5">
        <w:t xml:space="preserve">. </w:t>
      </w:r>
      <w:r w:rsidRPr="00AB09F5">
        <w:t>基于微服务架构的管道地质灾害监测预警系统</w:t>
      </w:r>
      <w:r w:rsidRPr="00AB09F5">
        <w:t xml:space="preserve">[J/OL]. </w:t>
      </w:r>
      <w:r w:rsidRPr="00AB09F5">
        <w:t>计算机系统应用</w:t>
      </w:r>
      <w:r w:rsidRPr="00AB09F5">
        <w:t>, 2022, 31(3): 65-74. DOI:10.15888/j.cnki.csa.008399.</w:t>
      </w:r>
    </w:p>
    <w:p w14:paraId="04E25897" w14:textId="77777777" w:rsidR="00AB09F5" w:rsidRPr="00AB09F5" w:rsidRDefault="00AB09F5" w:rsidP="00AB09F5">
      <w:pPr>
        <w:pStyle w:val="afff0"/>
      </w:pPr>
      <w:r w:rsidRPr="00AB09F5">
        <w:t>[80]</w:t>
      </w:r>
      <w:r w:rsidRPr="00AB09F5">
        <w:tab/>
      </w:r>
      <w:r w:rsidRPr="00AB09F5">
        <w:t>田峰</w:t>
      </w:r>
      <w:r w:rsidRPr="00AB09F5">
        <w:t xml:space="preserve">. </w:t>
      </w:r>
      <w:r w:rsidRPr="00AB09F5">
        <w:t>基于</w:t>
      </w:r>
      <w:r w:rsidRPr="00AB09F5">
        <w:t>WebGIS</w:t>
      </w:r>
      <w:r w:rsidRPr="00AB09F5">
        <w:t>的地质遗迹公园管理系统研发</w:t>
      </w:r>
      <w:r w:rsidRPr="00AB09F5">
        <w:t xml:space="preserve">[D/OL]. </w:t>
      </w:r>
      <w:r w:rsidRPr="00AB09F5">
        <w:t>中国地质大学（北京）</w:t>
      </w:r>
      <w:r w:rsidRPr="00AB09F5">
        <w:t>, 2020[2025-02-25]. https://doi.org/10.27493/d.cnki.gzdzy.2020.000735. DOI:10.27493/d.cnki.gzdzy.2020.000735.</w:t>
      </w:r>
    </w:p>
    <w:p w14:paraId="7A6D3A0C" w14:textId="77777777" w:rsidR="00AB09F5" w:rsidRPr="00AB09F5" w:rsidRDefault="00AB09F5" w:rsidP="00AB09F5">
      <w:pPr>
        <w:pStyle w:val="afff0"/>
      </w:pPr>
      <w:r w:rsidRPr="00AB09F5">
        <w:t>[81]</w:t>
      </w:r>
      <w:r w:rsidRPr="00AB09F5">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4B58CA1B" w14:textId="77777777" w:rsidR="00AB09F5" w:rsidRPr="00AB09F5" w:rsidRDefault="00AB09F5" w:rsidP="00AB09F5">
      <w:pPr>
        <w:pStyle w:val="afff0"/>
      </w:pPr>
      <w:r w:rsidRPr="00AB09F5">
        <w:t>[82]</w:t>
      </w:r>
      <w:r w:rsidRPr="00AB09F5">
        <w:tab/>
        <w:t>Remote Sensing and Geovisualization of Rock Slopes and Landslides[EB/OL]. [2025-02-25]. https://www.mdpi.com/2072-4292/15/15/3702.</w:t>
      </w:r>
    </w:p>
    <w:p w14:paraId="284E4F4B" w14:textId="77777777" w:rsidR="00AB09F5" w:rsidRPr="00AB09F5" w:rsidRDefault="00AB09F5" w:rsidP="00AB09F5">
      <w:pPr>
        <w:pStyle w:val="afff0"/>
      </w:pPr>
      <w:r w:rsidRPr="00AB09F5">
        <w:t>[83]</w:t>
      </w:r>
      <w:r w:rsidRPr="00AB09F5">
        <w:tab/>
        <w:t xml:space="preserve">FAVALLI M, FORNACIAI A, ISOLA I, </w:t>
      </w:r>
      <w:r w:rsidRPr="00AB09F5">
        <w:t>等</w:t>
      </w:r>
      <w:r w:rsidRPr="00AB09F5">
        <w:t>. Multiview 3D reconstruction in geosciences[J/OL]. Computers &amp; Geosciences, 2012, 44: 168-176. DOI:10.1016/j.cageo.2011.09.012.</w:t>
      </w:r>
    </w:p>
    <w:p w14:paraId="6CBB0556" w14:textId="5F44AFC9" w:rsidR="00B22DEB" w:rsidRDefault="00B22DEB" w:rsidP="00AB09F5">
      <w:pPr>
        <w:pStyle w:val="afff0"/>
        <w:rPr>
          <w:sz w:val="24"/>
        </w:rPr>
      </w:pPr>
      <w:r>
        <w:rPr>
          <w:sz w:val="24"/>
        </w:rPr>
        <w:fldChar w:fldCharType="end"/>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62"/>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63"/>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7"/>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57"/>
      <w:r w:rsidRPr="006C2995">
        <w:rPr>
          <w:rFonts w:ascii="黑体" w:eastAsia="黑体" w:hAnsi="宋体"/>
          <w:bCs/>
          <w:kern w:val="36"/>
          <w:sz w:val="32"/>
          <w:szCs w:val="36"/>
        </w:rPr>
        <w:commentReference w:id="57"/>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2356EB40" w:rsidR="00B016E5" w:rsidRPr="00B016E5" w:rsidRDefault="00B016E5" w:rsidP="00B016E5">
      <w:pPr>
        <w:spacing w:line="300" w:lineRule="auto"/>
        <w:ind w:firstLineChars="200" w:firstLine="480"/>
        <w:rPr>
          <w:sz w:val="24"/>
        </w:rPr>
      </w:pPr>
      <w:r w:rsidRPr="00B016E5">
        <w:rPr>
          <w:rFonts w:hint="eastAsia"/>
          <w:sz w:val="24"/>
        </w:rPr>
        <w:t>首先，衷心感谢我的</w:t>
      </w:r>
      <w:r w:rsidR="00423BC1">
        <w:rPr>
          <w:rFonts w:hint="eastAsia"/>
          <w:sz w:val="24"/>
        </w:rPr>
        <w:t>指导老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64"/>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58"/>
      <w:r w:rsidRPr="006C2995">
        <w:rPr>
          <w:rFonts w:eastAsia="黑体"/>
          <w:bCs/>
          <w:kern w:val="36"/>
          <w:sz w:val="32"/>
          <w:szCs w:val="36"/>
        </w:rPr>
        <w:lastRenderedPageBreak/>
        <w:t>作者简介</w:t>
      </w:r>
      <w:commentRangeEnd w:id="58"/>
      <w:r w:rsidRPr="006C2995">
        <w:rPr>
          <w:rFonts w:ascii="黑体" w:eastAsia="黑体" w:hAnsi="宋体"/>
          <w:bCs/>
          <w:kern w:val="36"/>
          <w:sz w:val="32"/>
          <w:szCs w:val="36"/>
        </w:rPr>
        <w:commentReference w:id="58"/>
      </w:r>
    </w:p>
    <w:p w14:paraId="549FDCD2" w14:textId="4AC9CD36" w:rsidR="006C2995" w:rsidRPr="00423BC1" w:rsidRDefault="00423BC1" w:rsidP="00423BC1">
      <w:pPr>
        <w:adjustRightInd w:val="0"/>
        <w:snapToGrid w:val="0"/>
        <w:spacing w:line="300" w:lineRule="auto"/>
        <w:ind w:firstLineChars="200" w:firstLine="480"/>
        <w:rPr>
          <w:rFonts w:hint="eastAsia"/>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59"/>
      <w:r w:rsidRPr="006C2995">
        <w:rPr>
          <w:rFonts w:eastAsia="楷体_GB2312"/>
          <w:sz w:val="28"/>
        </w:rPr>
        <w:t>在学期间</w:t>
      </w:r>
      <w:r w:rsidRPr="006C2995">
        <w:rPr>
          <w:rFonts w:eastAsia="楷体_GB2312" w:hint="eastAsia"/>
          <w:sz w:val="28"/>
        </w:rPr>
        <w:t>授权专利</w:t>
      </w:r>
      <w:commentRangeEnd w:id="59"/>
      <w:r w:rsidRPr="006C2995">
        <w:commentReference w:id="59"/>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60"/>
      <w:r w:rsidRPr="006C2995">
        <w:rPr>
          <w:rFonts w:eastAsia="楷体_GB2312" w:hint="eastAsia"/>
          <w:sz w:val="28"/>
        </w:rPr>
        <w:t>在学期间</w:t>
      </w:r>
      <w:r w:rsidRPr="006C2995">
        <w:rPr>
          <w:rFonts w:eastAsia="楷体_GB2312"/>
          <w:sz w:val="28"/>
        </w:rPr>
        <w:t>主要获奖</w:t>
      </w:r>
      <w:commentRangeEnd w:id="60"/>
      <w:r w:rsidRPr="006C2995">
        <w:commentReference w:id="60"/>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w:t>
      </w:r>
      <w:r w:rsidR="00423BC1">
        <w:rPr>
          <w:rFonts w:hint="eastAsia"/>
          <w:sz w:val="24"/>
        </w:rPr>
        <w:t>3</w:t>
      </w:r>
      <w:r w:rsidR="00423BC1">
        <w:rPr>
          <w:rFonts w:hint="eastAsia"/>
          <w:sz w:val="24"/>
        </w:rPr>
        <w:t>年获得校</w:t>
      </w:r>
      <w:r w:rsidR="00423BC1">
        <w:rPr>
          <w:rFonts w:hint="eastAsia"/>
          <w:sz w:val="24"/>
        </w:rPr>
        <w:t>三</w:t>
      </w:r>
      <w:r w:rsidR="00423BC1">
        <w:rPr>
          <w:rFonts w:hint="eastAsia"/>
          <w:sz w:val="24"/>
        </w:rPr>
        <w:t>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rFonts w:hint="eastAsia"/>
          <w:sz w:val="24"/>
        </w:rPr>
      </w:pPr>
      <w:r>
        <w:rPr>
          <w:rFonts w:hint="eastAsia"/>
          <w:sz w:val="24"/>
        </w:rPr>
        <w:t>3.</w:t>
      </w:r>
      <w:r w:rsidRPr="00423BC1">
        <w:rPr>
          <w:rFonts w:hint="eastAsia"/>
          <w:sz w:val="24"/>
        </w:rPr>
        <w:t xml:space="preserve"> </w:t>
      </w:r>
      <w:r>
        <w:rPr>
          <w:rFonts w:hint="eastAsia"/>
          <w:sz w:val="24"/>
        </w:rPr>
        <w:t>202</w:t>
      </w:r>
      <w:r>
        <w:rPr>
          <w:rFonts w:hint="eastAsia"/>
          <w:sz w:val="24"/>
        </w:rPr>
        <w:t>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61"/>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61"/>
      <w:r w:rsidRPr="006C2995">
        <w:commentReference w:id="61"/>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65"/>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4"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27" w:author="研究生院" w:date="2021-11-24T16:54:00Z" w:initials="yjsy">
    <w:p w14:paraId="2DF4CD63" w14:textId="77777777" w:rsidR="008B43C7" w:rsidRDefault="008B43C7" w:rsidP="008B43C7">
      <w:pPr>
        <w:rPr>
          <w:b/>
          <w:bCs/>
          <w:highlight w:val="green"/>
        </w:rPr>
      </w:pPr>
      <w:r>
        <w:rPr>
          <w:rFonts w:hint="eastAsia"/>
          <w:b/>
          <w:bCs/>
          <w:highlight w:val="green"/>
        </w:rPr>
        <w:t>图：</w:t>
      </w:r>
    </w:p>
    <w:p w14:paraId="2378110E" w14:textId="77777777" w:rsidR="008B43C7" w:rsidRDefault="008B43C7" w:rsidP="008B43C7">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50330181" w14:textId="77777777" w:rsidR="008B43C7" w:rsidRDefault="008B43C7" w:rsidP="008B43C7">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4FCD8D46" w14:textId="77777777" w:rsidR="008B43C7" w:rsidRDefault="008B43C7" w:rsidP="008B43C7">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1BB1A759" w14:textId="77777777" w:rsidR="008B43C7" w:rsidRDefault="008B43C7" w:rsidP="008B43C7">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096DD0E9" w14:textId="77777777" w:rsidR="008B43C7" w:rsidRDefault="008B43C7" w:rsidP="008B43C7">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54F42A5F" w14:textId="77777777" w:rsidR="008B43C7" w:rsidRDefault="008B43C7" w:rsidP="008B43C7">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60A7367" w14:textId="77777777" w:rsidR="008B43C7" w:rsidRDefault="008B43C7" w:rsidP="008B43C7">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49F9F7AE" w14:textId="77777777" w:rsidR="008B43C7" w:rsidRDefault="008B43C7" w:rsidP="008B43C7">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56"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7"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8"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59" w:author="研究生院" w:date="2023-09-19T09:33:00Z" w:initials="yjsy">
    <w:p w14:paraId="01D34544" w14:textId="77777777" w:rsidR="006C2995" w:rsidRDefault="006C2995" w:rsidP="006C2995">
      <w:pPr>
        <w:pStyle w:val="af7"/>
      </w:pPr>
      <w:r>
        <w:rPr>
          <w:rFonts w:hint="eastAsia"/>
        </w:rPr>
        <w:t>如没有授权专利，请删除该项。</w:t>
      </w:r>
    </w:p>
  </w:comment>
  <w:comment w:id="60" w:author="研究生院" w:date="2023-09-19T09:33:00Z" w:initials="yjsy">
    <w:p w14:paraId="2114F87A" w14:textId="77777777" w:rsidR="006C2995" w:rsidRDefault="006C2995" w:rsidP="006C2995">
      <w:pPr>
        <w:pStyle w:val="af7"/>
      </w:pPr>
      <w:r>
        <w:rPr>
          <w:rFonts w:hint="eastAsia"/>
        </w:rPr>
        <w:t>如没有主要获奖，请删除该项。</w:t>
      </w:r>
    </w:p>
  </w:comment>
  <w:comment w:id="61"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385EE00D" w15:done="0"/>
  <w15:commentEx w15:paraId="0471A346" w15:done="0"/>
  <w15:commentEx w15:paraId="49F9F7AE" w15:done="0"/>
  <w15:commentEx w15:paraId="236E0A13" w15:done="0"/>
  <w15:commentEx w15:paraId="7D7513A8" w15:done="0"/>
  <w15:commentEx w15:paraId="1D065B9F"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385EE00D" w16cid:durableId="63064483"/>
  <w16cid:commentId w16cid:paraId="0471A346" w16cid:durableId="6E878931"/>
  <w16cid:commentId w16cid:paraId="49F9F7AE" w16cid:durableId="0000002B"/>
  <w16cid:commentId w16cid:paraId="236E0A13" w16cid:durableId="0000002E"/>
  <w16cid:commentId w16cid:paraId="7D7513A8" w16cid:durableId="00000034"/>
  <w16cid:commentId w16cid:paraId="1D065B9F" w16cid:durableId="00000036"/>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A53B1B" w14:textId="77777777" w:rsidR="00053586" w:rsidRDefault="00053586">
      <w:r>
        <w:separator/>
      </w:r>
    </w:p>
  </w:endnote>
  <w:endnote w:type="continuationSeparator" w:id="0">
    <w:p w14:paraId="4BC8AD12" w14:textId="77777777" w:rsidR="00053586" w:rsidRDefault="000535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881831" w14:textId="77777777" w:rsidR="00053586" w:rsidRDefault="00053586">
      <w:r>
        <w:separator/>
      </w:r>
    </w:p>
  </w:footnote>
  <w:footnote w:type="continuationSeparator" w:id="0">
    <w:p w14:paraId="45DBFDB9" w14:textId="77777777" w:rsidR="00053586" w:rsidRDefault="000535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7"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1"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11"/>
  </w:num>
  <w:num w:numId="4" w16cid:durableId="21899797">
    <w:abstractNumId w:val="9"/>
  </w:num>
  <w:num w:numId="5" w16cid:durableId="1922442381">
    <w:abstractNumId w:val="10"/>
  </w:num>
  <w:num w:numId="6" w16cid:durableId="1029185482">
    <w:abstractNumId w:val="2"/>
  </w:num>
  <w:num w:numId="7" w16cid:durableId="2075661339">
    <w:abstractNumId w:val="6"/>
  </w:num>
  <w:num w:numId="8" w16cid:durableId="1526554381">
    <w:abstractNumId w:val="12"/>
  </w:num>
  <w:num w:numId="9" w16cid:durableId="11029522">
    <w:abstractNumId w:val="1"/>
  </w:num>
  <w:num w:numId="10" w16cid:durableId="473180655">
    <w:abstractNumId w:val="5"/>
  </w:num>
  <w:num w:numId="11" w16cid:durableId="1170372217">
    <w:abstractNumId w:val="4"/>
  </w:num>
  <w:num w:numId="12" w16cid:durableId="592710877">
    <w:abstractNumId w:val="7"/>
  </w:num>
  <w:num w:numId="13" w16cid:durableId="1205287608">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C85"/>
    <w:rsid w:val="000349CE"/>
    <w:rsid w:val="00047B54"/>
    <w:rsid w:val="00053586"/>
    <w:rsid w:val="00056AB7"/>
    <w:rsid w:val="00060C5F"/>
    <w:rsid w:val="00067BBB"/>
    <w:rsid w:val="00071BD1"/>
    <w:rsid w:val="00093D4D"/>
    <w:rsid w:val="00097F42"/>
    <w:rsid w:val="000A2DA8"/>
    <w:rsid w:val="000A7FBE"/>
    <w:rsid w:val="000B2C2D"/>
    <w:rsid w:val="000D4E5E"/>
    <w:rsid w:val="000D7986"/>
    <w:rsid w:val="000E009D"/>
    <w:rsid w:val="00100511"/>
    <w:rsid w:val="00102448"/>
    <w:rsid w:val="0011021A"/>
    <w:rsid w:val="0011260B"/>
    <w:rsid w:val="00117163"/>
    <w:rsid w:val="00122E93"/>
    <w:rsid w:val="00160C35"/>
    <w:rsid w:val="0016463E"/>
    <w:rsid w:val="0018075A"/>
    <w:rsid w:val="00181883"/>
    <w:rsid w:val="001875FE"/>
    <w:rsid w:val="00194751"/>
    <w:rsid w:val="001A4A40"/>
    <w:rsid w:val="001A6696"/>
    <w:rsid w:val="001B3AD8"/>
    <w:rsid w:val="001B4348"/>
    <w:rsid w:val="001B7686"/>
    <w:rsid w:val="001C44BB"/>
    <w:rsid w:val="001D3A62"/>
    <w:rsid w:val="001E0EC0"/>
    <w:rsid w:val="001E4A50"/>
    <w:rsid w:val="001F4566"/>
    <w:rsid w:val="00207256"/>
    <w:rsid w:val="0021343C"/>
    <w:rsid w:val="00220CD5"/>
    <w:rsid w:val="0022228D"/>
    <w:rsid w:val="00231FA5"/>
    <w:rsid w:val="002348A1"/>
    <w:rsid w:val="00237E8E"/>
    <w:rsid w:val="00240DFA"/>
    <w:rsid w:val="00242ED5"/>
    <w:rsid w:val="002462A0"/>
    <w:rsid w:val="00254143"/>
    <w:rsid w:val="00254360"/>
    <w:rsid w:val="00257FE7"/>
    <w:rsid w:val="00274692"/>
    <w:rsid w:val="00275EC5"/>
    <w:rsid w:val="00281E3B"/>
    <w:rsid w:val="002A7D42"/>
    <w:rsid w:val="002B3D18"/>
    <w:rsid w:val="002C11D2"/>
    <w:rsid w:val="002C2C53"/>
    <w:rsid w:val="002C40CE"/>
    <w:rsid w:val="002C561C"/>
    <w:rsid w:val="002C728F"/>
    <w:rsid w:val="002D1534"/>
    <w:rsid w:val="002D4D90"/>
    <w:rsid w:val="002E544F"/>
    <w:rsid w:val="002F47CE"/>
    <w:rsid w:val="002F6117"/>
    <w:rsid w:val="002F703B"/>
    <w:rsid w:val="00302DAB"/>
    <w:rsid w:val="0030615D"/>
    <w:rsid w:val="00310117"/>
    <w:rsid w:val="00314980"/>
    <w:rsid w:val="003157D6"/>
    <w:rsid w:val="00334029"/>
    <w:rsid w:val="00335A01"/>
    <w:rsid w:val="00340381"/>
    <w:rsid w:val="003424E0"/>
    <w:rsid w:val="003441FB"/>
    <w:rsid w:val="00350AEE"/>
    <w:rsid w:val="003622A2"/>
    <w:rsid w:val="003631F7"/>
    <w:rsid w:val="00364032"/>
    <w:rsid w:val="00364815"/>
    <w:rsid w:val="0036497A"/>
    <w:rsid w:val="00364D7C"/>
    <w:rsid w:val="0036740D"/>
    <w:rsid w:val="00371F5C"/>
    <w:rsid w:val="00373969"/>
    <w:rsid w:val="00374DF4"/>
    <w:rsid w:val="00380AD2"/>
    <w:rsid w:val="00386360"/>
    <w:rsid w:val="00386B48"/>
    <w:rsid w:val="0038752D"/>
    <w:rsid w:val="0039680D"/>
    <w:rsid w:val="00396A01"/>
    <w:rsid w:val="003B3A52"/>
    <w:rsid w:val="003E53BF"/>
    <w:rsid w:val="003E5815"/>
    <w:rsid w:val="003E7BEC"/>
    <w:rsid w:val="003F367B"/>
    <w:rsid w:val="00401786"/>
    <w:rsid w:val="00405E18"/>
    <w:rsid w:val="00414E69"/>
    <w:rsid w:val="0041593D"/>
    <w:rsid w:val="004201D0"/>
    <w:rsid w:val="00422696"/>
    <w:rsid w:val="00423BC1"/>
    <w:rsid w:val="004448D1"/>
    <w:rsid w:val="00452008"/>
    <w:rsid w:val="00455CDE"/>
    <w:rsid w:val="00456000"/>
    <w:rsid w:val="004739C3"/>
    <w:rsid w:val="004806C8"/>
    <w:rsid w:val="00480CD4"/>
    <w:rsid w:val="00493E6E"/>
    <w:rsid w:val="004A4E8F"/>
    <w:rsid w:val="004A7E7F"/>
    <w:rsid w:val="004B2E56"/>
    <w:rsid w:val="004B6035"/>
    <w:rsid w:val="004C64B4"/>
    <w:rsid w:val="004D2E1F"/>
    <w:rsid w:val="004D619F"/>
    <w:rsid w:val="004D7AE8"/>
    <w:rsid w:val="004E27C7"/>
    <w:rsid w:val="004F7525"/>
    <w:rsid w:val="0051036D"/>
    <w:rsid w:val="00513A4D"/>
    <w:rsid w:val="00514282"/>
    <w:rsid w:val="005146A9"/>
    <w:rsid w:val="00525743"/>
    <w:rsid w:val="005279D7"/>
    <w:rsid w:val="005357D1"/>
    <w:rsid w:val="00554004"/>
    <w:rsid w:val="00561FC7"/>
    <w:rsid w:val="00580448"/>
    <w:rsid w:val="00584D94"/>
    <w:rsid w:val="00593575"/>
    <w:rsid w:val="00593BB2"/>
    <w:rsid w:val="005978CC"/>
    <w:rsid w:val="005B5E17"/>
    <w:rsid w:val="005B65CC"/>
    <w:rsid w:val="005D021D"/>
    <w:rsid w:val="005D6A56"/>
    <w:rsid w:val="005E401A"/>
    <w:rsid w:val="005E4083"/>
    <w:rsid w:val="005F3BEE"/>
    <w:rsid w:val="005F6F87"/>
    <w:rsid w:val="0060142E"/>
    <w:rsid w:val="006040F8"/>
    <w:rsid w:val="00613BA7"/>
    <w:rsid w:val="00616C6E"/>
    <w:rsid w:val="006204C2"/>
    <w:rsid w:val="00635652"/>
    <w:rsid w:val="00650F7E"/>
    <w:rsid w:val="00652E1F"/>
    <w:rsid w:val="00655769"/>
    <w:rsid w:val="00660AB6"/>
    <w:rsid w:val="00661C96"/>
    <w:rsid w:val="00662A8B"/>
    <w:rsid w:val="006636A7"/>
    <w:rsid w:val="00665231"/>
    <w:rsid w:val="00672BEB"/>
    <w:rsid w:val="00675CB5"/>
    <w:rsid w:val="00684D79"/>
    <w:rsid w:val="00685DD8"/>
    <w:rsid w:val="0069304D"/>
    <w:rsid w:val="00694045"/>
    <w:rsid w:val="006A0422"/>
    <w:rsid w:val="006A56BD"/>
    <w:rsid w:val="006B1116"/>
    <w:rsid w:val="006B2669"/>
    <w:rsid w:val="006C2995"/>
    <w:rsid w:val="006C544F"/>
    <w:rsid w:val="006D1B40"/>
    <w:rsid w:val="006E1B4C"/>
    <w:rsid w:val="006F6946"/>
    <w:rsid w:val="007003E2"/>
    <w:rsid w:val="00707B5A"/>
    <w:rsid w:val="00712745"/>
    <w:rsid w:val="00712B43"/>
    <w:rsid w:val="00717F6D"/>
    <w:rsid w:val="00720274"/>
    <w:rsid w:val="007279E6"/>
    <w:rsid w:val="00731BAB"/>
    <w:rsid w:val="00745227"/>
    <w:rsid w:val="007461D0"/>
    <w:rsid w:val="00746B66"/>
    <w:rsid w:val="00755BB9"/>
    <w:rsid w:val="007670A5"/>
    <w:rsid w:val="00772AD8"/>
    <w:rsid w:val="007859C0"/>
    <w:rsid w:val="007A3E32"/>
    <w:rsid w:val="007A7A13"/>
    <w:rsid w:val="007B1A55"/>
    <w:rsid w:val="007C6E5F"/>
    <w:rsid w:val="007D0906"/>
    <w:rsid w:val="007D47F4"/>
    <w:rsid w:val="007E5897"/>
    <w:rsid w:val="007F47ED"/>
    <w:rsid w:val="007F4E40"/>
    <w:rsid w:val="00813C52"/>
    <w:rsid w:val="008152F7"/>
    <w:rsid w:val="00822FC0"/>
    <w:rsid w:val="00823188"/>
    <w:rsid w:val="00842C7A"/>
    <w:rsid w:val="00856FBE"/>
    <w:rsid w:val="0086108D"/>
    <w:rsid w:val="00866D07"/>
    <w:rsid w:val="00867056"/>
    <w:rsid w:val="00867D8C"/>
    <w:rsid w:val="008878FD"/>
    <w:rsid w:val="008901CB"/>
    <w:rsid w:val="00890371"/>
    <w:rsid w:val="00891022"/>
    <w:rsid w:val="00892F32"/>
    <w:rsid w:val="00896BBC"/>
    <w:rsid w:val="008B0210"/>
    <w:rsid w:val="008B03F0"/>
    <w:rsid w:val="008B43C7"/>
    <w:rsid w:val="008B7C57"/>
    <w:rsid w:val="008C3E45"/>
    <w:rsid w:val="008C4C8B"/>
    <w:rsid w:val="008C50B8"/>
    <w:rsid w:val="008C660A"/>
    <w:rsid w:val="008C7C81"/>
    <w:rsid w:val="008D4A67"/>
    <w:rsid w:val="008E2EA5"/>
    <w:rsid w:val="008F18E7"/>
    <w:rsid w:val="008F2517"/>
    <w:rsid w:val="00904009"/>
    <w:rsid w:val="00934093"/>
    <w:rsid w:val="00936F6B"/>
    <w:rsid w:val="009370B9"/>
    <w:rsid w:val="009500A1"/>
    <w:rsid w:val="00953933"/>
    <w:rsid w:val="009549E2"/>
    <w:rsid w:val="009566DB"/>
    <w:rsid w:val="00965952"/>
    <w:rsid w:val="00966E7F"/>
    <w:rsid w:val="00974457"/>
    <w:rsid w:val="0097765F"/>
    <w:rsid w:val="009843E8"/>
    <w:rsid w:val="009A3E2E"/>
    <w:rsid w:val="009A560E"/>
    <w:rsid w:val="009C0D34"/>
    <w:rsid w:val="009C3829"/>
    <w:rsid w:val="009E104E"/>
    <w:rsid w:val="009E2908"/>
    <w:rsid w:val="009E5144"/>
    <w:rsid w:val="009F47E8"/>
    <w:rsid w:val="009F4A6F"/>
    <w:rsid w:val="00A036F7"/>
    <w:rsid w:val="00A04B5B"/>
    <w:rsid w:val="00A14678"/>
    <w:rsid w:val="00A21EEE"/>
    <w:rsid w:val="00A314E5"/>
    <w:rsid w:val="00A327DC"/>
    <w:rsid w:val="00A351F8"/>
    <w:rsid w:val="00A420C0"/>
    <w:rsid w:val="00A43EBC"/>
    <w:rsid w:val="00A45211"/>
    <w:rsid w:val="00A457DB"/>
    <w:rsid w:val="00A46F53"/>
    <w:rsid w:val="00A80736"/>
    <w:rsid w:val="00A91620"/>
    <w:rsid w:val="00AA3582"/>
    <w:rsid w:val="00AA5538"/>
    <w:rsid w:val="00AB09F5"/>
    <w:rsid w:val="00AB4B56"/>
    <w:rsid w:val="00AB7211"/>
    <w:rsid w:val="00AD66B0"/>
    <w:rsid w:val="00AE1C0A"/>
    <w:rsid w:val="00AF1557"/>
    <w:rsid w:val="00AF4431"/>
    <w:rsid w:val="00B013E3"/>
    <w:rsid w:val="00B016E5"/>
    <w:rsid w:val="00B04342"/>
    <w:rsid w:val="00B12849"/>
    <w:rsid w:val="00B1518A"/>
    <w:rsid w:val="00B1780F"/>
    <w:rsid w:val="00B22DEB"/>
    <w:rsid w:val="00B235D4"/>
    <w:rsid w:val="00B23A90"/>
    <w:rsid w:val="00B24A68"/>
    <w:rsid w:val="00B2679F"/>
    <w:rsid w:val="00B37FEE"/>
    <w:rsid w:val="00B41E6B"/>
    <w:rsid w:val="00B46C28"/>
    <w:rsid w:val="00B64E20"/>
    <w:rsid w:val="00B938B0"/>
    <w:rsid w:val="00BA0EF3"/>
    <w:rsid w:val="00BB225A"/>
    <w:rsid w:val="00BB3618"/>
    <w:rsid w:val="00BD3CFF"/>
    <w:rsid w:val="00BD43EB"/>
    <w:rsid w:val="00BD4E60"/>
    <w:rsid w:val="00BD634C"/>
    <w:rsid w:val="00BD6D86"/>
    <w:rsid w:val="00BD6DF5"/>
    <w:rsid w:val="00BF1DE7"/>
    <w:rsid w:val="00C048EA"/>
    <w:rsid w:val="00C12221"/>
    <w:rsid w:val="00C165FE"/>
    <w:rsid w:val="00C16FC7"/>
    <w:rsid w:val="00C27D87"/>
    <w:rsid w:val="00C30255"/>
    <w:rsid w:val="00C31351"/>
    <w:rsid w:val="00C33852"/>
    <w:rsid w:val="00C34306"/>
    <w:rsid w:val="00C37A60"/>
    <w:rsid w:val="00C57EFF"/>
    <w:rsid w:val="00C629FD"/>
    <w:rsid w:val="00C62EB0"/>
    <w:rsid w:val="00C6639F"/>
    <w:rsid w:val="00C70270"/>
    <w:rsid w:val="00C728AE"/>
    <w:rsid w:val="00C8005B"/>
    <w:rsid w:val="00C83B9F"/>
    <w:rsid w:val="00C84D26"/>
    <w:rsid w:val="00C85FC6"/>
    <w:rsid w:val="00C86FBC"/>
    <w:rsid w:val="00C969F3"/>
    <w:rsid w:val="00CB371E"/>
    <w:rsid w:val="00CB62D6"/>
    <w:rsid w:val="00CC3CB1"/>
    <w:rsid w:val="00CC502E"/>
    <w:rsid w:val="00CC65AF"/>
    <w:rsid w:val="00CC6B5C"/>
    <w:rsid w:val="00CD437F"/>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4819"/>
    <w:rsid w:val="00D74FDB"/>
    <w:rsid w:val="00D76374"/>
    <w:rsid w:val="00D8086E"/>
    <w:rsid w:val="00D854B6"/>
    <w:rsid w:val="00D879D3"/>
    <w:rsid w:val="00DA173A"/>
    <w:rsid w:val="00DB416A"/>
    <w:rsid w:val="00DB48A4"/>
    <w:rsid w:val="00DC370E"/>
    <w:rsid w:val="00DC627F"/>
    <w:rsid w:val="00DC6B8D"/>
    <w:rsid w:val="00DD156B"/>
    <w:rsid w:val="00DD24F8"/>
    <w:rsid w:val="00DD39CA"/>
    <w:rsid w:val="00DE3BDD"/>
    <w:rsid w:val="00E00ED9"/>
    <w:rsid w:val="00E074EF"/>
    <w:rsid w:val="00E22AEF"/>
    <w:rsid w:val="00E24F41"/>
    <w:rsid w:val="00E33BBC"/>
    <w:rsid w:val="00E36926"/>
    <w:rsid w:val="00E37BB9"/>
    <w:rsid w:val="00E45C29"/>
    <w:rsid w:val="00E71AA7"/>
    <w:rsid w:val="00E84AE7"/>
    <w:rsid w:val="00E84BBD"/>
    <w:rsid w:val="00E87AC0"/>
    <w:rsid w:val="00E925F4"/>
    <w:rsid w:val="00E92D68"/>
    <w:rsid w:val="00E95DDA"/>
    <w:rsid w:val="00EB2C4D"/>
    <w:rsid w:val="00EB7E77"/>
    <w:rsid w:val="00EC076C"/>
    <w:rsid w:val="00EC2C44"/>
    <w:rsid w:val="00EC68EB"/>
    <w:rsid w:val="00ED3A8A"/>
    <w:rsid w:val="00EE235D"/>
    <w:rsid w:val="00EE2AC7"/>
    <w:rsid w:val="00EE3E24"/>
    <w:rsid w:val="00F001C9"/>
    <w:rsid w:val="00F065B9"/>
    <w:rsid w:val="00F14377"/>
    <w:rsid w:val="00F305FD"/>
    <w:rsid w:val="00F434F5"/>
    <w:rsid w:val="00FB54E0"/>
    <w:rsid w:val="00FC55AA"/>
    <w:rsid w:val="00FC60A6"/>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2DA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jc w:val="left"/>
    </w:pPr>
    <w:rPr>
      <w:rFonts w:asciiTheme="minorHAnsi" w:eastAsiaTheme="minorHAnsi"/>
      <w:b/>
      <w:bCs/>
      <w:i/>
      <w:iCs/>
      <w:sz w:val="24"/>
    </w:rPr>
  </w:style>
  <w:style w:type="paragraph" w:styleId="TOC2">
    <w:name w:val="toc 2"/>
    <w:basedOn w:val="a"/>
    <w:next w:val="a"/>
    <w:uiPriority w:val="39"/>
    <w:qFormat/>
    <w:rsid w:val="00A43EBC"/>
    <w:pPr>
      <w:spacing w:before="120"/>
      <w:ind w:left="210"/>
      <w:jc w:val="left"/>
    </w:pPr>
    <w:rPr>
      <w:rFonts w:asciiTheme="minorHAnsi" w:eastAsiaTheme="minorHAnsi"/>
      <w:b/>
      <w:bCs/>
      <w:sz w:val="22"/>
      <w:szCs w:val="22"/>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20"/>
      <w:szCs w:val="20"/>
    </w:rPr>
  </w:style>
  <w:style w:type="paragraph" w:styleId="TOC5">
    <w:name w:val="toc 5"/>
    <w:basedOn w:val="a"/>
    <w:next w:val="a"/>
    <w:autoRedefine/>
    <w:uiPriority w:val="39"/>
    <w:unhideWhenUsed/>
    <w:rsid w:val="007A3E32"/>
    <w:pPr>
      <w:ind w:left="840"/>
      <w:jc w:val="left"/>
    </w:pPr>
    <w:rPr>
      <w:rFonts w:asciiTheme="minorHAnsi" w:eastAsiaTheme="minorHAnsi"/>
      <w:sz w:val="20"/>
      <w:szCs w:val="20"/>
    </w:rPr>
  </w:style>
  <w:style w:type="paragraph" w:styleId="TOC6">
    <w:name w:val="toc 6"/>
    <w:basedOn w:val="a"/>
    <w:next w:val="a"/>
    <w:autoRedefine/>
    <w:uiPriority w:val="39"/>
    <w:unhideWhenUsed/>
    <w:rsid w:val="007A3E32"/>
    <w:pPr>
      <w:ind w:left="1050"/>
      <w:jc w:val="left"/>
    </w:pPr>
    <w:rPr>
      <w:rFonts w:asciiTheme="minorHAnsi" w:eastAsiaTheme="minorHAnsi"/>
      <w:sz w:val="20"/>
      <w:szCs w:val="20"/>
    </w:rPr>
  </w:style>
  <w:style w:type="paragraph" w:styleId="TOC7">
    <w:name w:val="toc 7"/>
    <w:basedOn w:val="a"/>
    <w:next w:val="a"/>
    <w:autoRedefine/>
    <w:uiPriority w:val="39"/>
    <w:unhideWhenUsed/>
    <w:rsid w:val="007A3E32"/>
    <w:pPr>
      <w:ind w:left="1260"/>
      <w:jc w:val="left"/>
    </w:pPr>
    <w:rPr>
      <w:rFonts w:asciiTheme="minorHAnsi" w:eastAsiaTheme="minorHAnsi"/>
      <w:sz w:val="20"/>
      <w:szCs w:val="20"/>
    </w:rPr>
  </w:style>
  <w:style w:type="paragraph" w:styleId="TOC8">
    <w:name w:val="toc 8"/>
    <w:basedOn w:val="a"/>
    <w:next w:val="a"/>
    <w:autoRedefine/>
    <w:uiPriority w:val="39"/>
    <w:unhideWhenUsed/>
    <w:rsid w:val="007A3E32"/>
    <w:pPr>
      <w:ind w:left="1470"/>
      <w:jc w:val="left"/>
    </w:pPr>
    <w:rPr>
      <w:rFonts w:asciiTheme="minorHAnsi" w:eastAsiaTheme="minorHAnsi"/>
      <w:sz w:val="20"/>
      <w:szCs w:val="20"/>
    </w:rPr>
  </w:style>
  <w:style w:type="paragraph" w:styleId="TOC9">
    <w:name w:val="toc 9"/>
    <w:basedOn w:val="a"/>
    <w:next w:val="a"/>
    <w:autoRedefine/>
    <w:uiPriority w:val="39"/>
    <w:unhideWhenUsed/>
    <w:rsid w:val="007A3E32"/>
    <w:pPr>
      <w:ind w:left="1680"/>
      <w:jc w:val="left"/>
    </w:pPr>
    <w:rPr>
      <w:rFonts w:asciiTheme="minorHAnsi"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header" Target="head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9.xml"/><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header" Target="header12.xml"/><Relationship Id="rId8" Type="http://schemas.openxmlformats.org/officeDocument/2006/relationships/image" Target="media/image1.emf"/><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header" Target="header8.xml"/><Relationship Id="rId65"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image" Target="media/image1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TotalTime>
  <Pages>87</Pages>
  <Words>26514</Words>
  <Characters>151136</Characters>
  <Application>Microsoft Office Word</Application>
  <DocSecurity>0</DocSecurity>
  <Lines>1259</Lines>
  <Paragraphs>354</Paragraphs>
  <ScaleCrop>false</ScaleCrop>
  <Company/>
  <LinksUpToDate>false</LinksUpToDate>
  <CharactersWithSpaces>17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27</cp:revision>
  <dcterms:created xsi:type="dcterms:W3CDTF">2025-02-26T17:04:00Z</dcterms:created>
  <dcterms:modified xsi:type="dcterms:W3CDTF">2025-03-01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u0XoDIU"/&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